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5684C" w:rsidRPr="00E640DE" w:rsidRDefault="00D5684C" w:rsidP="00D5684C">
      <w:pPr>
        <w:tabs>
          <w:tab w:val="left" w:pos="1584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640DE">
        <w:rPr>
          <w:rFonts w:ascii="Times New Roman" w:hAnsi="Times New Roman" w:cs="Times New Roman"/>
          <w:b/>
          <w:bCs/>
          <w:sz w:val="24"/>
          <w:szCs w:val="24"/>
        </w:rPr>
        <w:t>BAB</w:t>
      </w:r>
      <w:r w:rsidRPr="0089248D">
        <w:rPr>
          <w:rFonts w:ascii="Times New Roman" w:hAnsi="Times New Roman" w:cs="Times New Roman"/>
          <w:bCs/>
          <w:color w:val="FFFFFF" w:themeColor="background1"/>
          <w:sz w:val="24"/>
          <w:szCs w:val="24"/>
        </w:rPr>
        <w:t xml:space="preserve"> i</w:t>
      </w:r>
      <w:r w:rsidRPr="00E640DE">
        <w:rPr>
          <w:rFonts w:ascii="Times New Roman" w:hAnsi="Times New Roman" w:cs="Times New Roman"/>
          <w:b/>
          <w:bCs/>
          <w:sz w:val="24"/>
          <w:szCs w:val="24"/>
        </w:rPr>
        <w:t>I</w:t>
      </w:r>
    </w:p>
    <w:p w:rsidR="00D5684C" w:rsidRPr="00E640DE" w:rsidRDefault="00D5684C" w:rsidP="00D5684C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113523480"/>
      <w:r w:rsidRPr="00E640DE">
        <w:rPr>
          <w:rFonts w:ascii="Times New Roman" w:hAnsi="Times New Roman" w:cs="Times New Roman"/>
          <w:b/>
          <w:bCs/>
          <w:color w:val="auto"/>
          <w:sz w:val="24"/>
          <w:szCs w:val="24"/>
        </w:rPr>
        <w:t>PENDAHULUAN</w:t>
      </w:r>
      <w:bookmarkEnd w:id="0"/>
    </w:p>
    <w:p w:rsidR="00D5684C" w:rsidRPr="00BB20C6" w:rsidRDefault="00D5684C" w:rsidP="00D5684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5684C" w:rsidRPr="0007579F" w:rsidRDefault="00D5684C" w:rsidP="00D5684C">
      <w:pPr>
        <w:pStyle w:val="ListParagraph1"/>
        <w:numPr>
          <w:ilvl w:val="1"/>
          <w:numId w:val="1"/>
        </w:numPr>
        <w:spacing w:line="480" w:lineRule="auto"/>
        <w:ind w:left="709" w:hanging="709"/>
        <w:outlineLvl w:val="1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Toc113523481"/>
      <w:r w:rsidRPr="00E640DE">
        <w:rPr>
          <w:rFonts w:ascii="Times New Roman" w:hAnsi="Times New Roman" w:cs="Times New Roman"/>
          <w:b/>
          <w:bCs/>
          <w:sz w:val="24"/>
          <w:szCs w:val="24"/>
        </w:rPr>
        <w:t>Latar</w:t>
      </w:r>
      <w:r w:rsidRPr="0089248D">
        <w:rPr>
          <w:rFonts w:ascii="Times New Roman" w:hAnsi="Times New Roman" w:cs="Times New Roman"/>
          <w:bCs/>
          <w:color w:val="FFFFFF" w:themeColor="background1"/>
          <w:sz w:val="24"/>
          <w:szCs w:val="24"/>
        </w:rPr>
        <w:t xml:space="preserve"> i</w:t>
      </w:r>
      <w:r w:rsidRPr="00E640DE">
        <w:rPr>
          <w:rFonts w:ascii="Times New Roman" w:hAnsi="Times New Roman" w:cs="Times New Roman"/>
          <w:b/>
          <w:bCs/>
          <w:sz w:val="24"/>
          <w:szCs w:val="24"/>
        </w:rPr>
        <w:t>Belakang</w:t>
      </w:r>
      <w:r w:rsidRPr="0089248D">
        <w:rPr>
          <w:rFonts w:ascii="Times New Roman" w:hAnsi="Times New Roman" w:cs="Times New Roman"/>
          <w:bCs/>
          <w:color w:val="FFFFFF" w:themeColor="background1"/>
          <w:sz w:val="24"/>
          <w:szCs w:val="24"/>
        </w:rPr>
        <w:t xml:space="preserve"> i</w:t>
      </w:r>
      <w:r w:rsidRPr="00E640DE">
        <w:rPr>
          <w:rFonts w:ascii="Times New Roman" w:hAnsi="Times New Roman" w:cs="Times New Roman"/>
          <w:b/>
          <w:bCs/>
          <w:sz w:val="24"/>
          <w:szCs w:val="24"/>
        </w:rPr>
        <w:t>Masalah</w:t>
      </w:r>
      <w:bookmarkEnd w:id="1"/>
    </w:p>
    <w:p w:rsidR="00D5684C" w:rsidRPr="00BB20C6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BB20C6">
        <w:rPr>
          <w:rFonts w:ascii="Times New Roman" w:hAnsi="Times New Roman" w:cs="Times New Roman"/>
          <w:sz w:val="24"/>
          <w:szCs w:val="24"/>
        </w:rPr>
        <w:t>Pertumbuh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ekonom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uni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maki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ingkat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akibatk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da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saing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global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ad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-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d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rkembang.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kembangan</w:t>
      </w:r>
      <w:r w:rsidRPr="00BB20C6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harus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milik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terampil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ovas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jalanka</w:t>
      </w:r>
      <w:r>
        <w:rPr>
          <w:rFonts w:ascii="Times New Roman" w:hAnsi="Times New Roman" w:cs="Times New Roman"/>
          <w:sz w:val="24"/>
          <w:szCs w:val="24"/>
        </w:rPr>
        <w:t xml:space="preserve">n </w:t>
      </w:r>
      <w:r w:rsidRPr="00BB20C6">
        <w:rPr>
          <w:rFonts w:ascii="Times New Roman" w:hAnsi="Times New Roman" w:cs="Times New Roman"/>
          <w:sz w:val="24"/>
          <w:szCs w:val="24"/>
        </w:rPr>
        <w:t>sistem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ekonomia</w:t>
      </w:r>
      <w:r>
        <w:rPr>
          <w:rFonts w:ascii="Times New Roman" w:hAnsi="Times New Roman" w:cs="Times New Roman"/>
          <w:sz w:val="24"/>
          <w:szCs w:val="24"/>
        </w:rPr>
        <w:t xml:space="preserve">n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ga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ampu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BB20C6">
        <w:rPr>
          <w:rFonts w:ascii="Times New Roman" w:hAnsi="Times New Roman" w:cs="Times New Roman"/>
          <w:sz w:val="24"/>
          <w:szCs w:val="24"/>
        </w:rPr>
        <w:t>ersai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rkontribus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c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ngsung.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Tingkat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tumbuh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ekonom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buah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ntu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idak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ha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bentuk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anajeme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ngelol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umbe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y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lam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rofesion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amu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jug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harus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duku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ualitas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umbe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y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anusi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berik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olus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ovas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tiap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kembang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ekonom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hasilkan.</w:t>
      </w:r>
      <w:proofErr w:type="gramEnd"/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Tingkat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tumbuh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mbangun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ekonom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identifikas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dasark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ualifikas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ikat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maju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bagaiman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sebu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bag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aju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rkemb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iskin.</w:t>
      </w:r>
      <w:proofErr w:type="gramEnd"/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aju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c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umum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gu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roduktif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khriny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doro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laju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tumbuh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konom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car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BB20C6">
        <w:rPr>
          <w:rFonts w:ascii="Times New Roman" w:hAnsi="Times New Roman" w:cs="Times New Roman"/>
          <w:sz w:val="24"/>
          <w:szCs w:val="24"/>
        </w:rPr>
        <w:t>global.</w:t>
      </w:r>
      <w:proofErr w:type="gramEnd"/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Tedapatny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nag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hl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ofessional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knolog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mad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duku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ag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aju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umbuh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rah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lebih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aik.</w:t>
      </w:r>
      <w:proofErr w:type="gramEnd"/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Sedag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d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rkemb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milik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lemahan-kelemah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rdampa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d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sulut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mbangu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ekonominya.</w:t>
      </w:r>
      <w:proofErr w:type="gramEnd"/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Hal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jug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duku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ole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urangny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nag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hl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rofesional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ngelol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umbe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y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ingg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idak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berdayak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c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aksimal.</w:t>
      </w:r>
      <w:proofErr w:type="gramEnd"/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Oleh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arenany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ag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-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belak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mperbolehk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-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aju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gelol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umbe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rek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ntuk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hubung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rj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m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B20C6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syafiq S","given":"","non-dropping-particle":"","parse-names":false,"suffix":""}],"container-title":"Jurnal Pendidikan Ilmu Sosial","id":"ITEM-1","issued":{"date-parts":[["2019"]]},"title":"Strategi Pertumbuhan dan Pembangunan Ekonomi Di Era Global Berbasis Pendidikan Ekonomi Kewarganegaraan","type":"article-journal"},"uris":["http://www.mendeley.com/documents/?uuid=5af2a5f6-a527-31c9-8689-32585573123e"]}],"mendeley":{"formattedCitation":"(Asyafiq S, 2019)","plainTextFormattedCitation":"(Asyafiq S, 2019)","previouslyFormattedCitation":"(Asyafiq S, 2019)"},"properties":{"noteIndex":0},"schema":"https://github.com/citation-style-language/schema/raw/master/csl-citation.json"}</w:instrText>
      </w:r>
      <w:r w:rsidRPr="00BB20C6">
        <w:rPr>
          <w:rFonts w:ascii="Times New Roman" w:hAnsi="Times New Roman" w:cs="Times New Roman"/>
          <w:sz w:val="24"/>
          <w:szCs w:val="24"/>
        </w:rPr>
        <w:fldChar w:fldCharType="separate"/>
      </w:r>
      <w:r w:rsidRPr="00BB20C6">
        <w:rPr>
          <w:rFonts w:ascii="Times New Roman" w:hAnsi="Times New Roman" w:cs="Times New Roman"/>
          <w:noProof/>
          <w:sz w:val="24"/>
          <w:szCs w:val="24"/>
        </w:rPr>
        <w:t>(Asyafiq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S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2019)</w:t>
      </w:r>
      <w:r w:rsidRPr="00BB20C6">
        <w:rPr>
          <w:rFonts w:ascii="Times New Roman" w:hAnsi="Times New Roman" w:cs="Times New Roman"/>
          <w:sz w:val="24"/>
          <w:szCs w:val="24"/>
        </w:rPr>
        <w:fldChar w:fldCharType="end"/>
      </w:r>
      <w:r w:rsidRPr="00BB20C6">
        <w:rPr>
          <w:rFonts w:ascii="Times New Roman" w:hAnsi="Times New Roman" w:cs="Times New Roman"/>
          <w:sz w:val="24"/>
          <w:szCs w:val="24"/>
        </w:rPr>
        <w:t>.</w:t>
      </w:r>
    </w:p>
    <w:p w:rsidR="00D5684C" w:rsidRPr="00BB20C6" w:rsidRDefault="00D5684C" w:rsidP="00D5684C">
      <w:pPr>
        <w:pStyle w:val="NormalWeb"/>
        <w:shd w:val="clear" w:color="auto" w:fill="FFFFFF"/>
        <w:spacing w:before="0" w:beforeAutospacing="0" w:after="158" w:afterAutospacing="0" w:line="480" w:lineRule="auto"/>
        <w:ind w:firstLine="720"/>
        <w:jc w:val="both"/>
      </w:pPr>
      <w:r w:rsidRPr="00BB20C6">
        <w:t>Pertumbuh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ekonom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merupak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alah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atu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indikator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ekonom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yang</w:t>
      </w:r>
      <w:r w:rsidRPr="0089248D">
        <w:rPr>
          <w:color w:val="FFFFFF" w:themeColor="background1"/>
        </w:rPr>
        <w:t xml:space="preserve"> i</w:t>
      </w:r>
      <w:r w:rsidRPr="00BB20C6">
        <w:t>menjad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perhati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bag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uatu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negara.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Pertumbuh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ekonom</w:t>
      </w:r>
      <w:r w:rsidRPr="00BB20C6">
        <w:rPr>
          <w:lang w:val="en-US"/>
        </w:rPr>
        <w:t>i</w:t>
      </w:r>
      <w:r w:rsidRPr="00BB20C6">
        <w:rPr>
          <w:color w:val="FFFFFF" w:themeColor="background1"/>
        </w:rPr>
        <w:t>i</w:t>
      </w:r>
      <w:r w:rsidRPr="0089248D">
        <w:rPr>
          <w:color w:val="FFFFFF" w:themeColor="background1"/>
        </w:rPr>
        <w:t xml:space="preserve"> </w:t>
      </w:r>
      <w:r w:rsidRPr="0089248D">
        <w:rPr>
          <w:color w:val="FFFFFF" w:themeColor="background1"/>
        </w:rPr>
        <w:lastRenderedPageBreak/>
        <w:t>i</w:t>
      </w:r>
      <w:r w:rsidRPr="00BB20C6">
        <w:t>Indonesia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terus</w:t>
      </w:r>
      <w:r w:rsidRPr="0089248D">
        <w:rPr>
          <w:color w:val="FFFFFF" w:themeColor="background1"/>
        </w:rPr>
        <w:t xml:space="preserve"> i</w:t>
      </w:r>
      <w:r w:rsidRPr="00BB20C6">
        <w:t>berkembang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menunjuk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angka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perbaik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alam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meningkatkan</w:t>
      </w:r>
      <w:r w:rsidRPr="0089248D">
        <w:rPr>
          <w:color w:val="FFFFFF" w:themeColor="background1"/>
        </w:rPr>
        <w:t xml:space="preserve"> i</w:t>
      </w:r>
      <w:r w:rsidRPr="00BB20C6">
        <w:t>pendapat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atau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evisa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negara.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 i</w:t>
      </w:r>
      <w:r w:rsidRPr="00BB20C6">
        <w:t>Pertumbuh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ekonom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menunjukkan</w:t>
      </w:r>
      <w:r w:rsidRPr="0089248D">
        <w:rPr>
          <w:color w:val="FFFFFF" w:themeColor="background1"/>
        </w:rPr>
        <w:t xml:space="preserve"> i</w:t>
      </w:r>
      <w:r w:rsidRPr="00BB20C6">
        <w:t>peningkat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alam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produks</w:t>
      </w:r>
      <w:r w:rsidRPr="00BB20C6">
        <w:rPr>
          <w:lang w:val="en-US"/>
        </w:rPr>
        <w:t>i</w:t>
      </w:r>
      <w:r w:rsidRPr="00BB20C6">
        <w:rPr>
          <w:color w:val="FFFFFF" w:themeColor="background1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barang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maupu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jasa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alam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uatu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perekonomian,</w:t>
      </w:r>
      <w:r w:rsidRPr="0089248D">
        <w:rPr>
          <w:color w:val="FFFFFF" w:themeColor="background1"/>
        </w:rPr>
        <w:t xml:space="preserve"> i</w:t>
      </w:r>
      <w:r w:rsidRPr="00BB20C6">
        <w:t>sehingga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pertumbuh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ekonom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in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merupak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alah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atu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indikator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penting</w:t>
      </w:r>
      <w:r w:rsidRPr="0089248D">
        <w:rPr>
          <w:color w:val="FFFFFF" w:themeColor="background1"/>
        </w:rPr>
        <w:t xml:space="preserve"> i</w:t>
      </w:r>
      <w:r w:rsidRPr="00BB20C6">
        <w:t>d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alam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melakuk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uatu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analisis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pembangun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ekonom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fldChar w:fldCharType="begin" w:fldLock="1"/>
      </w:r>
      <w:r w:rsidRPr="00BB20C6">
        <w:instrText>ADDIN CSL_CITATION {"citationItems":[{"id":"ITEM-1","itemData":{"author":[{"dropping-particle":"","family":"Nuraini I","given":"","non-dropping-particle":"","parse-names":false,"suffix":""}],"id":"ITEM-1","issued":{"date-parts":[["2017"]]},"page":"79-93","title":"Kualitas Pertumbuhan Ekonomi Daerah Kabupaten/Kota Di Jawa Timur","type":"article-journal"},"uris":["http://www.mendeley.com/documents/?uuid=be8e1f18-7259-3b6b-8470-2f63dc799b90"]}],"mendeley":{"formattedCitation":"(Nuraini I, 2017)","plainTextFormattedCitation":"(Nuraini I, 2017)","previouslyFormattedCitation":"(Nuraini I, 2017)"},"properties":{"noteIndex":0},"schema":"https://github.com/citation-style-language/schema/raw/master/csl-citation.json"}</w:instrText>
      </w:r>
      <w:r w:rsidRPr="00BB20C6">
        <w:fldChar w:fldCharType="separate"/>
      </w:r>
      <w:r w:rsidRPr="00BB20C6">
        <w:rPr>
          <w:noProof/>
        </w:rPr>
        <w:t>(Nuraini</w:t>
      </w:r>
      <w:r w:rsidRPr="0089248D">
        <w:rPr>
          <w:noProof/>
          <w:color w:val="FFFFFF" w:themeColor="background1"/>
        </w:rPr>
        <w:t xml:space="preserve"> i</w:t>
      </w:r>
      <w:r w:rsidRPr="00BB20C6">
        <w:rPr>
          <w:noProof/>
        </w:rPr>
        <w:t>I,</w:t>
      </w:r>
      <w:r w:rsidRPr="0089248D">
        <w:rPr>
          <w:noProof/>
          <w:color w:val="FFFFFF" w:themeColor="background1"/>
        </w:rPr>
        <w:t xml:space="preserve"> i</w:t>
      </w:r>
      <w:r w:rsidRPr="00BB20C6">
        <w:rPr>
          <w:noProof/>
        </w:rPr>
        <w:t>2017)</w:t>
      </w:r>
      <w:r w:rsidRPr="00BB20C6">
        <w:fldChar w:fldCharType="end"/>
      </w:r>
      <w:r w:rsidRPr="00BB20C6">
        <w:t>.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</w:p>
    <w:p w:rsidR="00D5684C" w:rsidRPr="00BB20C6" w:rsidRDefault="00D5684C" w:rsidP="00D5684C">
      <w:pPr>
        <w:pStyle w:val="NormalWeb"/>
        <w:shd w:val="clear" w:color="auto" w:fill="FFFFFF"/>
        <w:spacing w:before="0" w:beforeAutospacing="0" w:after="158" w:afterAutospacing="0" w:line="480" w:lineRule="auto"/>
        <w:ind w:firstLine="720"/>
        <w:jc w:val="both"/>
        <w:rPr>
          <w:shd w:val="clear" w:color="auto" w:fill="FFFFFF"/>
        </w:rPr>
      </w:pPr>
      <w:r w:rsidRPr="00BB20C6">
        <w:t>Menurut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World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Travel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&amp;</w:t>
      </w:r>
      <w:r w:rsidRPr="0089248D">
        <w:rPr>
          <w:color w:val="FFFFFF" w:themeColor="background1"/>
        </w:rPr>
        <w:t xml:space="preserve"> i</w:t>
      </w:r>
      <w:r w:rsidRPr="00BB20C6">
        <w:t>Tourism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Council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(WTTC),</w:t>
      </w:r>
      <w:r w:rsidRPr="0089248D">
        <w:rPr>
          <w:color w:val="FFFFFF" w:themeColor="background1"/>
        </w:rPr>
        <w:t xml:space="preserve"> i</w:t>
      </w:r>
      <w:r w:rsidRPr="00BB20C6">
        <w:t>pariwisata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Indonesia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tercepat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tumbuh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eng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menempat</w:t>
      </w:r>
      <w:r w:rsidRPr="00BB20C6">
        <w:rPr>
          <w:lang w:val="en-US"/>
        </w:rPr>
        <w:t>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nomor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9</w:t>
      </w:r>
      <w:r w:rsidRPr="0089248D">
        <w:rPr>
          <w:color w:val="FFFFFF" w:themeColor="background1"/>
        </w:rPr>
        <w:t xml:space="preserve"> i</w:t>
      </w:r>
      <w:r w:rsidRPr="00BB20C6">
        <w:t>d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unia,</w:t>
      </w:r>
      <w:r w:rsidRPr="0089248D">
        <w:rPr>
          <w:color w:val="FFFFFF" w:themeColor="background1"/>
        </w:rPr>
        <w:t xml:space="preserve"> i</w:t>
      </w:r>
      <w:r w:rsidRPr="00BB20C6">
        <w:t>nomor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3</w:t>
      </w:r>
      <w:r w:rsidRPr="0089248D">
        <w:rPr>
          <w:color w:val="FFFFFF" w:themeColor="background1"/>
        </w:rPr>
        <w:t xml:space="preserve"> i</w:t>
      </w:r>
      <w:r w:rsidRPr="00BB20C6">
        <w:t>d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Asia,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nomor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1</w:t>
      </w:r>
      <w:r w:rsidRPr="0089248D">
        <w:rPr>
          <w:color w:val="FFFFFF" w:themeColor="background1"/>
        </w:rPr>
        <w:t xml:space="preserve"> i</w:t>
      </w:r>
      <w:r w:rsidRPr="00BB20C6">
        <w:t>di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kawasan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Asia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Tenggara.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Pariwisata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menjadi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salah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satu</w:t>
      </w:r>
      <w:r w:rsidRPr="0089248D">
        <w:rPr>
          <w:color w:val="FFFFFF" w:themeColor="background1"/>
        </w:rPr>
        <w:t xml:space="preserve"> i</w:t>
      </w:r>
      <w:r w:rsidRPr="00BB20C6">
        <w:t>sektor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penghasil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devisa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terbesar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Indonesia,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bahkan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kini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menjadi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devisa</w:t>
      </w:r>
      <w:r w:rsidRPr="0089248D">
        <w:rPr>
          <w:color w:val="FFFFFF" w:themeColor="background1"/>
        </w:rPr>
        <w:t xml:space="preserve"> i</w:t>
      </w:r>
      <w:r w:rsidRPr="00BB20C6">
        <w:t>nasional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keempat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terbesar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etelah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kelapa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awit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atau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bisa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isebut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rPr>
          <w:i/>
          <w:iCs/>
        </w:rPr>
        <w:t>Crude</w:t>
      </w:r>
      <w:r w:rsidRPr="00BB20C6">
        <w:rPr>
          <w:i/>
          <w:iCs/>
          <w:color w:val="FFFFFF" w:themeColor="background1"/>
          <w:lang w:val="en-US"/>
        </w:rPr>
        <w:t>i</w:t>
      </w:r>
      <w:r w:rsidRPr="0089248D">
        <w:rPr>
          <w:iCs/>
          <w:color w:val="FFFFFF" w:themeColor="background1"/>
        </w:rPr>
        <w:t xml:space="preserve"> i</w:t>
      </w:r>
      <w:r w:rsidRPr="00BB20C6">
        <w:rPr>
          <w:i/>
          <w:iCs/>
        </w:rPr>
        <w:t>Palm</w:t>
      </w:r>
      <w:r w:rsidRPr="00BB20C6">
        <w:rPr>
          <w:i/>
          <w:iCs/>
          <w:color w:val="FFFFFF" w:themeColor="background1"/>
          <w:lang w:val="en-US"/>
        </w:rPr>
        <w:t>i</w:t>
      </w:r>
      <w:r w:rsidRPr="0089248D">
        <w:rPr>
          <w:iCs/>
          <w:color w:val="FFFFFF" w:themeColor="background1"/>
        </w:rPr>
        <w:t xml:space="preserve"> i</w:t>
      </w:r>
      <w:r w:rsidRPr="00BB20C6">
        <w:rPr>
          <w:i/>
          <w:iCs/>
        </w:rPr>
        <w:t>Oil</w:t>
      </w:r>
      <w:r w:rsidRPr="00BB20C6">
        <w:rPr>
          <w:i/>
          <w:iCs/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(CPO),</w:t>
      </w:r>
      <w:r w:rsidRPr="0089248D">
        <w:rPr>
          <w:color w:val="FFFFFF" w:themeColor="background1"/>
        </w:rPr>
        <w:t xml:space="preserve"> i</w:t>
      </w:r>
      <w:r w:rsidRPr="00BB20C6">
        <w:t>minyak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gas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bum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erta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pertambanga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(batu</w:t>
      </w:r>
      <w:r w:rsidRPr="0089248D">
        <w:rPr>
          <w:color w:val="FFFFFF" w:themeColor="background1"/>
        </w:rPr>
        <w:t xml:space="preserve"> i</w:t>
      </w:r>
      <w:r w:rsidRPr="00BB20C6">
        <w:t>bara).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Posisi</w:t>
      </w:r>
      <w:r w:rsidRPr="0089248D">
        <w:rPr>
          <w:color w:val="FFFFFF" w:themeColor="background1"/>
        </w:rPr>
        <w:t xml:space="preserve"> i</w:t>
      </w:r>
      <w:r w:rsidRPr="00BB20C6">
        <w:t>cadangan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Devisa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pariwisata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Indonesia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terus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menaik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setiap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tahunnya.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Pada</w:t>
      </w:r>
      <w:r w:rsidRPr="0089248D">
        <w:rPr>
          <w:color w:val="FFFFFF" w:themeColor="background1"/>
        </w:rPr>
        <w:t xml:space="preserve"> i</w:t>
      </w:r>
      <w:r w:rsidRPr="00BB20C6">
        <w:rPr>
          <w:color w:val="FFFFFF" w:themeColor="background1"/>
          <w:lang w:val="en-US"/>
        </w:rPr>
        <w:t>i</w:t>
      </w:r>
      <w:r w:rsidRPr="00BB20C6">
        <w:t>tahu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2017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tumbuh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14,77%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dar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tahun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sebelumnya,</w:t>
      </w:r>
      <w:r w:rsidRPr="0089248D">
        <w:rPr>
          <w:color w:val="FFFFFF" w:themeColor="background1"/>
        </w:rPr>
        <w:t xml:space="preserve"> i</w:t>
      </w:r>
      <w:r w:rsidRPr="00BB20C6">
        <w:t>dar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176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miliar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USD</w:t>
      </w:r>
      <w:r w:rsidRPr="0089248D">
        <w:rPr>
          <w:color w:val="FFFFFF" w:themeColor="background1"/>
        </w:rPr>
        <w:t xml:space="preserve"> i</w:t>
      </w:r>
      <w:r w:rsidRPr="00BB20C6">
        <w:t>menjadi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202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miliar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t>USD.</w:t>
      </w:r>
      <w:r w:rsidRPr="00BB20C6">
        <w:rPr>
          <w:color w:val="FFFFFF" w:themeColor="background1"/>
          <w:lang w:val="en-US"/>
        </w:rPr>
        <w:t>i</w:t>
      </w:r>
      <w:r w:rsidRPr="0089248D">
        <w:rPr>
          <w:color w:val="FFFFFF" w:themeColor="background1"/>
        </w:rPr>
        <w:t xml:space="preserve"> i</w:t>
      </w:r>
      <w:r w:rsidRPr="00BB20C6">
        <w:rPr>
          <w:shd w:val="clear" w:color="auto" w:fill="FFFFFF"/>
        </w:rPr>
        <w:t>Dengan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berbagai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upaya,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ari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eningkatan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elayanan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hingga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romosi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estinasi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baru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ariwisata,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maka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aya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saing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ariwisata</w:t>
      </w:r>
      <w:r w:rsidRPr="00BB20C6">
        <w:rPr>
          <w:color w:val="FFFFFF" w:themeColor="background1"/>
          <w:shd w:val="clear" w:color="auto" w:fill="FFFFFF"/>
          <w:lang w:val="en-US"/>
        </w:rPr>
        <w:t>i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Indonesia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terus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berkembang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engan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baik.</w:t>
      </w:r>
      <w:r w:rsidRPr="00BB20C6">
        <w:rPr>
          <w:color w:val="FFFFFF" w:themeColor="background1"/>
          <w:shd w:val="clear" w:color="auto" w:fill="FFFFFF"/>
          <w:lang w:val="en-US"/>
        </w:rPr>
        <w:t>i</w:t>
      </w:r>
      <w:r w:rsidRPr="0089248D">
        <w:rPr>
          <w:color w:val="FFFFFF" w:themeColor="background1"/>
          <w:shd w:val="clear" w:color="auto" w:fill="FFFFFF"/>
        </w:rPr>
        <w:t xml:space="preserve"> i</w:t>
      </w:r>
    </w:p>
    <w:p w:rsidR="00D5684C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BB20C6">
        <w:rPr>
          <w:rFonts w:ascii="Times New Roman" w:hAnsi="Times New Roman" w:cs="Times New Roman"/>
          <w:sz w:val="24"/>
          <w:szCs w:val="24"/>
        </w:rPr>
        <w:t>Pariwis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jad</w:t>
      </w:r>
      <w:r>
        <w:rPr>
          <w:rFonts w:ascii="Times New Roman" w:hAnsi="Times New Roman" w:cs="Times New Roman"/>
          <w:sz w:val="24"/>
          <w:szCs w:val="24"/>
        </w:rPr>
        <w:t xml:space="preserve">i 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t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aji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lm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Hubu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ternasiona</w:t>
      </w:r>
      <w:r>
        <w:rPr>
          <w:rFonts w:ascii="Times New Roman" w:hAnsi="Times New Roman" w:cs="Times New Roman"/>
          <w:sz w:val="24"/>
          <w:szCs w:val="24"/>
        </w:rPr>
        <w:t xml:space="preserve">l </w:t>
      </w:r>
      <w:r w:rsidRPr="00BB20C6">
        <w:rPr>
          <w:rFonts w:ascii="Times New Roman" w:hAnsi="Times New Roman" w:cs="Times New Roman"/>
          <w:sz w:val="24"/>
          <w:szCs w:val="24"/>
        </w:rPr>
        <w:t>sesua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k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BB20C6">
        <w:rPr>
          <w:rFonts w:ascii="Times New Roman" w:hAnsi="Times New Roman" w:cs="Times New Roman"/>
          <w:sz w:val="24"/>
          <w:szCs w:val="24"/>
        </w:rPr>
        <w:t>mbangannya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aren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kt</w:t>
      </w:r>
      <w:r>
        <w:rPr>
          <w:rFonts w:ascii="Times New Roman" w:hAnsi="Times New Roman" w:cs="Times New Roman"/>
          <w:sz w:val="24"/>
          <w:szCs w:val="24"/>
        </w:rPr>
        <w:t xml:space="preserve">or 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l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kaj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lih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laksanaan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yangku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hubu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nta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ser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kt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rlib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dalam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BB20C6">
        <w:rPr>
          <w:rFonts w:ascii="Times New Roman" w:hAnsi="Times New Roman" w:cs="Times New Roman"/>
          <w:sz w:val="24"/>
          <w:szCs w:val="24"/>
        </w:rPr>
        <w:t>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jadik</w:t>
      </w:r>
      <w:r>
        <w:rPr>
          <w:rFonts w:ascii="Times New Roman" w:hAnsi="Times New Roman" w:cs="Times New Roman"/>
          <w:sz w:val="24"/>
          <w:szCs w:val="24"/>
        </w:rPr>
        <w:t xml:space="preserve">n 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oftpower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BB20C6">
        <w:rPr>
          <w:rFonts w:ascii="Times New Roman" w:hAnsi="Times New Roman" w:cs="Times New Roman"/>
          <w:sz w:val="24"/>
          <w:szCs w:val="24"/>
        </w:rPr>
        <w:t>ara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Padadasar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ng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janjika</w:t>
      </w:r>
      <w:r>
        <w:rPr>
          <w:rFonts w:ascii="Times New Roman" w:hAnsi="Times New Roman" w:cs="Times New Roman"/>
          <w:sz w:val="24"/>
          <w:szCs w:val="24"/>
        </w:rPr>
        <w:t xml:space="preserve">n </w:t>
      </w:r>
      <w:r w:rsidRPr="00BB20C6">
        <w:rPr>
          <w:rFonts w:ascii="Times New Roman" w:hAnsi="Times New Roman" w:cs="Times New Roman"/>
          <w:sz w:val="24"/>
          <w:szCs w:val="24"/>
        </w:rPr>
        <w:t>keuntu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ag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uat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bid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ekonomi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olitik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aupun</w:t>
      </w:r>
      <w:r>
        <w:rPr>
          <w:rFonts w:ascii="Times New Roman" w:hAnsi="Times New Roman" w:cs="Times New Roman"/>
          <w:sz w:val="24"/>
          <w:szCs w:val="24"/>
        </w:rPr>
        <w:t xml:space="preserve"> social </w:t>
      </w:r>
      <w:r w:rsidRPr="00BB20C6">
        <w:rPr>
          <w:rFonts w:ascii="Times New Roman" w:hAnsi="Times New Roman" w:cs="Times New Roman"/>
          <w:sz w:val="24"/>
          <w:szCs w:val="24"/>
        </w:rPr>
        <w:t>budaya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Sekt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mbentu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citr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uat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rutam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dun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ternasional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ahk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l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rkemb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jad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t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dustr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rbesa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unia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tanda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kemba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juml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unju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ur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lastRenderedPageBreak/>
        <w:t>pendapat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per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ur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ternasion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rdasa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lapor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Worl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ouris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Organiz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(WTO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B20C6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uhammad Afdi Nizar","given":"","non-dropping-particle":"","parse-names":false,"suffix":""}],"container-title":"Jurnal Kepariwisataan Indonesia","id":"ITEM-1","issued":{"date-parts":[["2011"]]},"page":"195-20116","title":"Pengaruh Pariwisata Terhadap Pertumbuhan Ekonomi di Indonesia","type":"article-journal","volume":"6"},"uris":["http://www.mendeley.com/documents/?uuid=2966954a-cc44-3654-bf76-6a1364acb12f"]}],"mendeley":{"formattedCitation":"(Muhammad Afdi Nizar, 2011)","plainTextFormattedCitation":"(Muhammad Afdi Nizar, 2011)","previouslyFormattedCitation":"(Muhammad Afdi Nizar, 2011)"},"properties":{"noteIndex":0},"schema":"https://github.com/citation-style-language/schema/raw/master/csl-citation.json"}</w:instrText>
      </w:r>
      <w:r w:rsidRPr="00BB20C6">
        <w:rPr>
          <w:rFonts w:ascii="Times New Roman" w:hAnsi="Times New Roman" w:cs="Times New Roman"/>
          <w:sz w:val="24"/>
          <w:szCs w:val="24"/>
        </w:rPr>
        <w:fldChar w:fldCharType="separate"/>
      </w:r>
      <w:r w:rsidRPr="00BB20C6">
        <w:rPr>
          <w:rFonts w:ascii="Times New Roman" w:hAnsi="Times New Roman" w:cs="Times New Roman"/>
          <w:noProof/>
          <w:sz w:val="24"/>
          <w:szCs w:val="24"/>
        </w:rPr>
        <w:t>(Muhammad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noProof/>
          <w:sz w:val="24"/>
          <w:szCs w:val="24"/>
        </w:rPr>
        <w:t>Afdi</w:t>
      </w:r>
      <w:r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noProof/>
          <w:sz w:val="24"/>
          <w:szCs w:val="24"/>
        </w:rPr>
        <w:t>Nizar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noProof/>
          <w:sz w:val="24"/>
          <w:szCs w:val="24"/>
        </w:rPr>
        <w:t>2011)</w:t>
      </w:r>
      <w:r w:rsidRPr="00BB20C6">
        <w:rPr>
          <w:rFonts w:ascii="Times New Roman" w:hAnsi="Times New Roman" w:cs="Times New Roman"/>
          <w:sz w:val="24"/>
          <w:szCs w:val="24"/>
        </w:rPr>
        <w:fldChar w:fldCharType="end"/>
      </w:r>
      <w:r w:rsidRPr="00BB20C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D5684C" w:rsidRPr="00BB20C6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BB20C6">
        <w:rPr>
          <w:rFonts w:ascii="Times New Roman" w:hAnsi="Times New Roman" w:cs="Times New Roman"/>
          <w:sz w:val="24"/>
          <w:szCs w:val="24"/>
        </w:rPr>
        <w:t>Sebag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t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pulau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rbesa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dunia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katak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baga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BB20C6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stimew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akjubkan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H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ida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ha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aren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anyak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ula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nghuni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rdir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rag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uk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angsa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tap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jug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indah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l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ai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flor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faun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r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ninggal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jarah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jadik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baga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“magne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ud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BB20C6">
        <w:rPr>
          <w:rFonts w:ascii="Times New Roman" w:hAnsi="Times New Roman" w:cs="Times New Roman"/>
          <w:sz w:val="24"/>
          <w:szCs w:val="24"/>
        </w:rPr>
        <w:t>ya”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m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ternasion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De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istimewa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ari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rsebutl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lalu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ariwisata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cob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ermanuv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kanc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ternasional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hingg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ida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BB20C6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depan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ak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jad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t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id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k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mberik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ontribus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ingg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rhada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ningkat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ekonomi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.</w:t>
      </w:r>
    </w:p>
    <w:p w:rsidR="00D5684C" w:rsidRPr="00BB20C6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BB20C6">
        <w:rPr>
          <w:rFonts w:ascii="Times New Roman" w:hAnsi="Times New Roman" w:cs="Times New Roman"/>
          <w:sz w:val="24"/>
          <w:szCs w:val="24"/>
        </w:rPr>
        <w:t>Per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l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ingkatk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ekonomi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nil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ngat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nting.</w:t>
      </w:r>
      <w:proofErr w:type="gramEnd"/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Baik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hal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rsebut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baga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t</w:t>
      </w:r>
      <w:r>
        <w:rPr>
          <w:rFonts w:ascii="Times New Roman" w:hAnsi="Times New Roman" w:cs="Times New Roman"/>
          <w:sz w:val="24"/>
          <w:szCs w:val="24"/>
        </w:rPr>
        <w:t xml:space="preserve">u </w:t>
      </w:r>
      <w:r w:rsidRPr="00BB20C6">
        <w:rPr>
          <w:rFonts w:ascii="Times New Roman" w:hAnsi="Times New Roman" w:cs="Times New Roman"/>
          <w:sz w:val="24"/>
          <w:szCs w:val="24"/>
        </w:rPr>
        <w:t>sumbe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evis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upu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sempat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rja.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BB20C6">
        <w:rPr>
          <w:rFonts w:ascii="Times New Roman" w:hAnsi="Times New Roman" w:cs="Times New Roman"/>
          <w:sz w:val="24"/>
          <w:szCs w:val="24"/>
        </w:rPr>
        <w:t>Bag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donesia,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lah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njad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s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emperkuat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rekonomi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BB20C6">
        <w:rPr>
          <w:rFonts w:ascii="Times New Roman" w:hAnsi="Times New Roman" w:cs="Times New Roman"/>
          <w:sz w:val="24"/>
          <w:szCs w:val="24"/>
        </w:rPr>
        <w:t>maupu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eleme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merata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mbangun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aspek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wilayahan.</w:t>
      </w:r>
      <w:proofErr w:type="gramEnd"/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empat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urut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tig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baga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nyumbang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evis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terbesa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te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migas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kelap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awit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(nonmigas).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hingga,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katakan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baga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penghasil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utam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evis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sz w:val="24"/>
          <w:szCs w:val="24"/>
        </w:rPr>
        <w:t>non-mig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B20C6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Didik","given":"","non-dropping-particle":"","parse-names":false,"suffix":""}],"id":"ITEM-1","issued":{"date-parts":[["2011"]]},"title":"Aplikasi Virtual Tour Berbasis Web sebagai Media Promosi Pariwisata","type":"article-journal"},"uris":["http://www.mendeley.com/documents/?uuid=88d30b35-67d0-30e2-8719-fcbfbd67718d"]}],"mendeley":{"formattedCitation":"(Didik, 2011)","plainTextFormattedCitation":"(Didik, 2011)","previouslyFormattedCitation":"(Didik, 2011)"},"properties":{"noteIndex":0},"schema":"https://github.com/citation-style-language/schema/raw/master/csl-citation.json"}</w:instrText>
      </w:r>
      <w:r w:rsidRPr="00BB20C6">
        <w:rPr>
          <w:rFonts w:ascii="Times New Roman" w:hAnsi="Times New Roman" w:cs="Times New Roman"/>
          <w:sz w:val="24"/>
          <w:szCs w:val="24"/>
        </w:rPr>
        <w:fldChar w:fldCharType="separate"/>
      </w:r>
      <w:r w:rsidRPr="00BB20C6">
        <w:rPr>
          <w:rFonts w:ascii="Times New Roman" w:hAnsi="Times New Roman" w:cs="Times New Roman"/>
          <w:noProof/>
          <w:sz w:val="24"/>
          <w:szCs w:val="24"/>
        </w:rPr>
        <w:t>(Didik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</w:t>
      </w:r>
      <w:r w:rsidRPr="00BB20C6">
        <w:rPr>
          <w:rFonts w:ascii="Times New Roman" w:hAnsi="Times New Roman" w:cs="Times New Roman"/>
          <w:noProof/>
          <w:sz w:val="24"/>
          <w:szCs w:val="24"/>
        </w:rPr>
        <w:t>2011)</w:t>
      </w:r>
      <w:r w:rsidRPr="00BB20C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5684C" w:rsidRPr="00BB20C6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BB20C6">
        <w:rPr>
          <w:rFonts w:ascii="Times New Roman" w:hAnsi="Times New Roman" w:cs="Times New Roman"/>
          <w:sz w:val="24"/>
          <w:szCs w:val="24"/>
        </w:rPr>
        <w:t>Pemerint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ng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genca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laku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plom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tu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ja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riorit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ta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laksana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oliti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ua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e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at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anta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ekonom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unia.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Diplomasi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kait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agaima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ua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bu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ambi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putu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wujud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penti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asional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Diplomasi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rup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l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perjuang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penti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asion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ida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ep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apabilit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ua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pertimbang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otensi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gun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gal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spe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s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ran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konomi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Adapun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ngk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lastRenderedPageBreak/>
        <w:t>i</w:t>
      </w:r>
      <w:r w:rsidRPr="00BB20C6">
        <w:rPr>
          <w:rFonts w:ascii="Times New Roman" w:hAnsi="Times New Roman" w:cs="Times New Roman"/>
          <w:sz w:val="24"/>
          <w:szCs w:val="24"/>
        </w:rPr>
        <w:t>dilaku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merint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kerjasa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i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ingkat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ekonom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proofErr w:type="gramEnd"/>
    </w:p>
    <w:p w:rsidR="00D5684C" w:rsidRPr="00BB20C6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ikut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kemba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ar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alam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ole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-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un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ternasional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k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laku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rjasa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.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jadi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ggera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tumbuh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konom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sua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ti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capa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mbangun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konom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c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kelanjutan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Peran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mbangun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asion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ng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s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embali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cit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ositif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i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embang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stin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romosi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anc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ternasion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empat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spe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randi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bag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unci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proofErr w:type="gramEnd"/>
    </w:p>
    <w:p w:rsidR="00D5684C" w:rsidRPr="00BB20C6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BB20C6">
        <w:rPr>
          <w:rFonts w:ascii="Times New Roman" w:hAnsi="Times New Roman" w:cs="Times New Roman"/>
          <w:sz w:val="24"/>
          <w:szCs w:val="24"/>
        </w:rPr>
        <w:t>Perkemba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ust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ng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pengaruh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ole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obye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trak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.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pint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roduk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obye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r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trak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ilik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gert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ma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amu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benar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ilik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beda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sa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B20C6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nafi Janri D","given":"","non-dropping-particle":"","parse-names":false,"suffix":""},{"dropping-particle":"","family":"Tuty Setyorini","given":"","non-dropping-particle":"","parse-names":false,"suffix":""},{"dropping-particle":"","family":"Yermias A Alang","given":"","non-dropping-particle":"","parse-names":false,"suffix":""}],"container-title":"Jurnal Bisnis dan Manajemen Islam","id":"ITEM-1","issued":{"date-parts":[["2016"]]},"title":"Pemasaran Pariwisata Melalui Strategi Promosi Objek Wisata Alam, Seni Dan Budaya (Studi Kasus di Pulau Rote NTT)","type":"article-journal","volume":"4"},"uris":["http://www.mendeley.com/documents/?uuid=1a2ad726-2e1c-3b13-bba1-145d8005195a"]}],"mendeley":{"formattedCitation":"(Manafi Janri D et al., 2016)","plainTextFormattedCitation":"(Manafi Janri D et al., 2016)","previouslyFormattedCitation":"(Manafi Janri D et al., 2016)"},"properties":{"noteIndex":0},"schema":"https://github.com/citation-style-language/schema/raw/master/csl-citation.json"}</w:instrText>
      </w:r>
      <w:r w:rsidRPr="00BB20C6">
        <w:rPr>
          <w:rFonts w:ascii="Times New Roman" w:hAnsi="Times New Roman" w:cs="Times New Roman"/>
          <w:sz w:val="24"/>
          <w:szCs w:val="24"/>
        </w:rPr>
        <w:fldChar w:fldCharType="separate"/>
      </w:r>
      <w:r w:rsidRPr="00BB20C6">
        <w:rPr>
          <w:rFonts w:ascii="Times New Roman" w:hAnsi="Times New Roman" w:cs="Times New Roman"/>
          <w:noProof/>
          <w:sz w:val="24"/>
          <w:szCs w:val="24"/>
        </w:rPr>
        <w:t>(Manaf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Janr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D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et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al.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2016)</w:t>
      </w:r>
      <w:r w:rsidRPr="00BB20C6">
        <w:rPr>
          <w:rFonts w:ascii="Times New Roman" w:hAnsi="Times New Roman" w:cs="Times New Roman"/>
          <w:sz w:val="24"/>
          <w:szCs w:val="24"/>
        </w:rPr>
        <w:fldChar w:fldCharType="end"/>
      </w:r>
      <w:r w:rsidRPr="00BB20C6">
        <w:rPr>
          <w:rFonts w:ascii="Times New Roman" w:hAnsi="Times New Roman" w:cs="Times New Roman"/>
          <w:sz w:val="24"/>
          <w:szCs w:val="24"/>
        </w:rPr>
        <w:t>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Menurut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oet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ua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e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en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minolo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trak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sebu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a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Tourist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Attraction</w:t>
      </w:r>
      <w:r w:rsidRPr="00BB20C6">
        <w:rPr>
          <w:rFonts w:ascii="Times New Roman" w:hAnsi="Times New Roman" w:cs="Times New Roman"/>
          <w:sz w:val="24"/>
          <w:szCs w:val="24"/>
        </w:rPr>
        <w:t>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Sedangkan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en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dua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t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bed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Banya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kemb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mp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i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1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udaya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2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sehatan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3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Olahraga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4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omersial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5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ustri.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Obyek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rup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mu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ari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lih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diras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ole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sedi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ta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sumbe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d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j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Konsep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giat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definisi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ig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faktor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i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ru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d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omething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to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ee,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omething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to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do</w:t>
      </w:r>
      <w:r w:rsidRPr="00BB20C6">
        <w:rPr>
          <w:rFonts w:ascii="Times New Roman" w:hAnsi="Times New Roman" w:cs="Times New Roman"/>
          <w:sz w:val="24"/>
          <w:szCs w:val="24"/>
        </w:rPr>
        <w:t>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omething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to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buy.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omething</w:t>
      </w:r>
      <w:proofErr w:type="gramEnd"/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to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e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kai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trak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er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uju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omething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to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do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kai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ktivit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er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ment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omething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to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buy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kai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ouvenir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h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bel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er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bag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orabil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ribadi\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wan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ig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ompone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sebut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stin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lastRenderedPageBreak/>
        <w:t>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reatif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s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lalu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omething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to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e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something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to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do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kre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stin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lalu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sa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umpu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B20C6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Yoeti","given":"","non-dropping-particle":"","parse-names":false,"suffix":""}],"id":"ITEM-1","issued":{"date-parts":[["1985"]]},"title":"Pengantar Ilmu Pariwisata","type":"book"},"uris":["http://www.mendeley.com/documents/?uuid=419b71a8-1dd6-319f-9d55-8976ac59478f"]}],"mendeley":{"formattedCitation":"(Yoeti, 1985)","plainTextFormattedCitation":"(Yoeti, 1985)","previouslyFormattedCitation":"(Yoeti, 1985)"},"properties":{"noteIndex":0},"schema":"https://github.com/citation-style-language/schema/raw/master/csl-citation.json"}</w:instrText>
      </w:r>
      <w:r w:rsidRPr="00BB20C6">
        <w:rPr>
          <w:rFonts w:ascii="Times New Roman" w:hAnsi="Times New Roman" w:cs="Times New Roman"/>
          <w:sz w:val="24"/>
          <w:szCs w:val="24"/>
        </w:rPr>
        <w:fldChar w:fldCharType="separate"/>
      </w:r>
      <w:r w:rsidRPr="00BB20C6">
        <w:rPr>
          <w:rFonts w:ascii="Times New Roman" w:hAnsi="Times New Roman" w:cs="Times New Roman"/>
          <w:noProof/>
          <w:sz w:val="24"/>
          <w:szCs w:val="24"/>
        </w:rPr>
        <w:t>(Yoeti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1985)</w:t>
      </w:r>
      <w:r w:rsidRPr="00BB20C6">
        <w:rPr>
          <w:rFonts w:ascii="Times New Roman" w:hAnsi="Times New Roman" w:cs="Times New Roman"/>
          <w:sz w:val="24"/>
          <w:szCs w:val="24"/>
        </w:rPr>
        <w:fldChar w:fldCharType="end"/>
      </w:r>
      <w:r w:rsidRPr="00BB20C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D5684C" w:rsidRPr="00BB20C6" w:rsidRDefault="00D5684C" w:rsidP="00D5684C">
      <w:pPr>
        <w:pStyle w:val="NormalWeb"/>
        <w:shd w:val="clear" w:color="auto" w:fill="FFFFFF"/>
        <w:spacing w:before="0" w:beforeAutospacing="0" w:after="158" w:afterAutospacing="0" w:line="480" w:lineRule="auto"/>
        <w:ind w:firstLine="720"/>
        <w:jc w:val="both"/>
        <w:rPr>
          <w:shd w:val="clear" w:color="auto" w:fill="FFFFFF"/>
        </w:rPr>
      </w:pPr>
      <w:r w:rsidRPr="00BB20C6">
        <w:t>Perkembangan</w:t>
      </w:r>
      <w:r w:rsidRPr="0089248D">
        <w:rPr>
          <w:color w:val="FFFFFF" w:themeColor="background1"/>
        </w:rPr>
        <w:t xml:space="preserve"> i</w:t>
      </w:r>
      <w:r w:rsidRPr="00BB20C6">
        <w:t>pariwisata</w:t>
      </w:r>
      <w:r w:rsidRPr="0089248D">
        <w:rPr>
          <w:color w:val="FFFFFF" w:themeColor="background1"/>
        </w:rPr>
        <w:t xml:space="preserve"> i</w:t>
      </w:r>
      <w:r w:rsidRPr="00BB20C6">
        <w:t>di</w:t>
      </w:r>
      <w:r w:rsidRPr="0089248D">
        <w:rPr>
          <w:color w:val="FFFFFF" w:themeColor="background1"/>
        </w:rPr>
        <w:t xml:space="preserve"> i</w:t>
      </w:r>
      <w:r w:rsidRPr="00BB20C6">
        <w:t>Indonesia</w:t>
      </w:r>
      <w:r w:rsidRPr="0089248D">
        <w:rPr>
          <w:color w:val="FFFFFF" w:themeColor="background1"/>
        </w:rPr>
        <w:t xml:space="preserve"> i</w:t>
      </w:r>
      <w:r w:rsidRPr="00BB20C6">
        <w:t>semakin</w:t>
      </w:r>
      <w:r w:rsidRPr="0089248D">
        <w:rPr>
          <w:color w:val="FFFFFF" w:themeColor="background1"/>
        </w:rPr>
        <w:t xml:space="preserve"> i</w:t>
      </w:r>
      <w:r w:rsidRPr="00BB20C6">
        <w:t>hari</w:t>
      </w:r>
      <w:r w:rsidRPr="0089248D">
        <w:rPr>
          <w:color w:val="FFFFFF" w:themeColor="background1"/>
        </w:rPr>
        <w:t xml:space="preserve"> i</w:t>
      </w:r>
      <w:r w:rsidRPr="00BB20C6">
        <w:t>memberikan</w:t>
      </w:r>
      <w:r w:rsidRPr="0089248D">
        <w:rPr>
          <w:color w:val="FFFFFF" w:themeColor="background1"/>
        </w:rPr>
        <w:t xml:space="preserve"> i</w:t>
      </w:r>
      <w:r w:rsidRPr="00BB20C6">
        <w:t>manfaat</w:t>
      </w:r>
      <w:r w:rsidRPr="0089248D">
        <w:rPr>
          <w:color w:val="FFFFFF" w:themeColor="background1"/>
        </w:rPr>
        <w:t xml:space="preserve"> i</w:t>
      </w:r>
      <w:r w:rsidRPr="00BB20C6">
        <w:t>yang</w:t>
      </w:r>
      <w:r w:rsidRPr="0089248D">
        <w:rPr>
          <w:color w:val="FFFFFF" w:themeColor="background1"/>
        </w:rPr>
        <w:t xml:space="preserve"> i</w:t>
      </w:r>
      <w:r w:rsidRPr="00BB20C6">
        <w:t>sangat</w:t>
      </w:r>
      <w:r w:rsidRPr="0089248D">
        <w:rPr>
          <w:color w:val="FFFFFF" w:themeColor="background1"/>
        </w:rPr>
        <w:t xml:space="preserve"> i</w:t>
      </w:r>
      <w:r w:rsidRPr="00BB20C6">
        <w:t>besar</w:t>
      </w:r>
      <w:r w:rsidRPr="0089248D">
        <w:rPr>
          <w:color w:val="FFFFFF" w:themeColor="background1"/>
        </w:rPr>
        <w:t xml:space="preserve"> i</w:t>
      </w:r>
      <w:r w:rsidRPr="00BB20C6">
        <w:t>baik</w:t>
      </w:r>
      <w:r w:rsidRPr="0089248D">
        <w:rPr>
          <w:color w:val="FFFFFF" w:themeColor="background1"/>
        </w:rPr>
        <w:t xml:space="preserve"> i</w:t>
      </w:r>
      <w:r w:rsidRPr="00BB20C6">
        <w:t>bagi</w:t>
      </w:r>
      <w:r w:rsidRPr="0089248D">
        <w:rPr>
          <w:color w:val="FFFFFF" w:themeColor="background1"/>
        </w:rPr>
        <w:t xml:space="preserve"> i</w:t>
      </w:r>
      <w:r w:rsidRPr="00BB20C6">
        <w:t>pemerintah,</w:t>
      </w:r>
      <w:r w:rsidRPr="0089248D">
        <w:rPr>
          <w:color w:val="FFFFFF" w:themeColor="background1"/>
        </w:rPr>
        <w:t xml:space="preserve"> i</w:t>
      </w:r>
      <w:r w:rsidRPr="00BB20C6">
        <w:t>pengelola</w:t>
      </w:r>
      <w:r w:rsidRPr="0089248D">
        <w:rPr>
          <w:color w:val="FFFFFF" w:themeColor="background1"/>
        </w:rPr>
        <w:t xml:space="preserve"> i</w:t>
      </w:r>
      <w:r w:rsidRPr="00BB20C6">
        <w:t>kawasan</w:t>
      </w:r>
      <w:r w:rsidRPr="0089248D">
        <w:rPr>
          <w:color w:val="FFFFFF" w:themeColor="background1"/>
        </w:rPr>
        <w:t xml:space="preserve"> i</w:t>
      </w:r>
      <w:r w:rsidRPr="00BB20C6">
        <w:t>wisata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masyarakat</w:t>
      </w:r>
      <w:r w:rsidRPr="0089248D">
        <w:rPr>
          <w:color w:val="FFFFFF" w:themeColor="background1"/>
        </w:rPr>
        <w:t xml:space="preserve"> i</w:t>
      </w:r>
      <w:r w:rsidRPr="00BB20C6">
        <w:t>Indonesia</w:t>
      </w:r>
      <w:r w:rsidRPr="0089248D">
        <w:rPr>
          <w:color w:val="FFFFFF" w:themeColor="background1"/>
        </w:rPr>
        <w:t xml:space="preserve"> i</w:t>
      </w:r>
      <w:r w:rsidRPr="00BB20C6">
        <w:t>itu</w:t>
      </w:r>
      <w:r w:rsidRPr="0089248D">
        <w:rPr>
          <w:color w:val="FFFFFF" w:themeColor="background1"/>
        </w:rPr>
        <w:t xml:space="preserve"> i</w:t>
      </w:r>
      <w:r w:rsidRPr="00BB20C6">
        <w:t>sendiri.</w:t>
      </w:r>
      <w:r w:rsidRPr="0089248D">
        <w:rPr>
          <w:color w:val="FFFFFF" w:themeColor="background1"/>
        </w:rPr>
        <w:t xml:space="preserve"> i</w:t>
      </w:r>
      <w:r w:rsidRPr="00BB20C6">
        <w:t>Hal</w:t>
      </w:r>
      <w:r w:rsidRPr="0089248D">
        <w:rPr>
          <w:color w:val="FFFFFF" w:themeColor="background1"/>
        </w:rPr>
        <w:t xml:space="preserve"> i</w:t>
      </w:r>
      <w:r w:rsidRPr="00BB20C6">
        <w:t>ini</w:t>
      </w:r>
      <w:r w:rsidRPr="0089248D">
        <w:rPr>
          <w:color w:val="FFFFFF" w:themeColor="background1"/>
        </w:rPr>
        <w:t xml:space="preserve"> i</w:t>
      </w:r>
      <w:r w:rsidRPr="00BB20C6">
        <w:t>dikarenakan</w:t>
      </w:r>
      <w:r w:rsidRPr="0089248D">
        <w:rPr>
          <w:color w:val="FFFFFF" w:themeColor="background1"/>
        </w:rPr>
        <w:t xml:space="preserve"> i</w:t>
      </w:r>
      <w:r w:rsidRPr="00BB20C6">
        <w:t>strategi</w:t>
      </w:r>
      <w:r w:rsidRPr="0089248D">
        <w:rPr>
          <w:color w:val="FFFFFF" w:themeColor="background1"/>
        </w:rPr>
        <w:t xml:space="preserve"> i</w:t>
      </w:r>
      <w:r w:rsidRPr="00BB20C6">
        <w:t>yang</w:t>
      </w:r>
      <w:r w:rsidRPr="0089248D">
        <w:rPr>
          <w:color w:val="FFFFFF" w:themeColor="background1"/>
        </w:rPr>
        <w:t xml:space="preserve"> i</w:t>
      </w:r>
      <w:r w:rsidRPr="00BB20C6">
        <w:t>digunakan</w:t>
      </w:r>
      <w:r w:rsidRPr="0089248D">
        <w:rPr>
          <w:color w:val="FFFFFF" w:themeColor="background1"/>
        </w:rPr>
        <w:t xml:space="preserve"> i</w:t>
      </w:r>
      <w:r w:rsidRPr="00BB20C6">
        <w:t>dalam</w:t>
      </w:r>
      <w:r w:rsidRPr="0089248D">
        <w:rPr>
          <w:color w:val="FFFFFF" w:themeColor="background1"/>
        </w:rPr>
        <w:t xml:space="preserve"> i</w:t>
      </w:r>
      <w:r w:rsidRPr="00BB20C6">
        <w:t>dunia</w:t>
      </w:r>
      <w:r w:rsidRPr="0089248D">
        <w:rPr>
          <w:color w:val="FFFFFF" w:themeColor="background1"/>
        </w:rPr>
        <w:t xml:space="preserve"> i</w:t>
      </w:r>
      <w:r w:rsidRPr="00BB20C6">
        <w:t>pariwisata</w:t>
      </w:r>
      <w:r w:rsidRPr="0089248D">
        <w:rPr>
          <w:color w:val="FFFFFF" w:themeColor="background1"/>
        </w:rPr>
        <w:t xml:space="preserve"> i</w:t>
      </w:r>
      <w:r w:rsidRPr="00BB20C6">
        <w:t>kini</w:t>
      </w:r>
      <w:r w:rsidRPr="0089248D">
        <w:rPr>
          <w:color w:val="FFFFFF" w:themeColor="background1"/>
        </w:rPr>
        <w:t xml:space="preserve"> i</w:t>
      </w:r>
      <w:r w:rsidRPr="00BB20C6">
        <w:t>tidak</w:t>
      </w:r>
      <w:r w:rsidRPr="0089248D">
        <w:rPr>
          <w:color w:val="FFFFFF" w:themeColor="background1"/>
        </w:rPr>
        <w:t xml:space="preserve"> i</w:t>
      </w:r>
      <w:r w:rsidRPr="00BB20C6">
        <w:t>hanya</w:t>
      </w:r>
      <w:r w:rsidRPr="0089248D">
        <w:rPr>
          <w:color w:val="FFFFFF" w:themeColor="background1"/>
        </w:rPr>
        <w:t xml:space="preserve"> i</w:t>
      </w:r>
      <w:r w:rsidRPr="00BB20C6">
        <w:t>menjual</w:t>
      </w:r>
      <w:r w:rsidRPr="0089248D">
        <w:rPr>
          <w:color w:val="FFFFFF" w:themeColor="background1"/>
        </w:rPr>
        <w:t xml:space="preserve"> i</w:t>
      </w:r>
      <w:r w:rsidRPr="00BB20C6">
        <w:t>tiket</w:t>
      </w:r>
      <w:r w:rsidRPr="0089248D">
        <w:rPr>
          <w:color w:val="FFFFFF" w:themeColor="background1"/>
        </w:rPr>
        <w:t xml:space="preserve"> i</w:t>
      </w:r>
      <w:r w:rsidRPr="00BB20C6">
        <w:t>wisata</w:t>
      </w:r>
      <w:r w:rsidRPr="0089248D">
        <w:rPr>
          <w:color w:val="FFFFFF" w:themeColor="background1"/>
        </w:rPr>
        <w:t xml:space="preserve"> i</w:t>
      </w:r>
      <w:r w:rsidRPr="00BB20C6">
        <w:t>wahana</w:t>
      </w:r>
      <w:r w:rsidRPr="0089248D">
        <w:rPr>
          <w:color w:val="FFFFFF" w:themeColor="background1"/>
        </w:rPr>
        <w:t xml:space="preserve"> i</w:t>
      </w:r>
      <w:r w:rsidRPr="00BB20C6">
        <w:t>layaknya</w:t>
      </w:r>
      <w:r w:rsidRPr="0089248D">
        <w:rPr>
          <w:color w:val="FFFFFF" w:themeColor="background1"/>
        </w:rPr>
        <w:t xml:space="preserve"> i</w:t>
      </w:r>
      <w:r w:rsidRPr="00BB20C6">
        <w:t>wisata</w:t>
      </w:r>
      <w:r w:rsidRPr="0089248D">
        <w:rPr>
          <w:color w:val="FFFFFF" w:themeColor="background1"/>
        </w:rPr>
        <w:t xml:space="preserve"> i</w:t>
      </w:r>
      <w:r w:rsidRPr="00BB20C6">
        <w:t>jaman</w:t>
      </w:r>
      <w:r w:rsidRPr="0089248D">
        <w:rPr>
          <w:color w:val="FFFFFF" w:themeColor="background1"/>
        </w:rPr>
        <w:t xml:space="preserve"> i</w:t>
      </w:r>
      <w:r w:rsidRPr="00BB20C6">
        <w:t>dahulu.</w:t>
      </w:r>
      <w:r w:rsidRPr="0089248D">
        <w:rPr>
          <w:color w:val="FFFFFF" w:themeColor="background1"/>
        </w:rPr>
        <w:t xml:space="preserve"> i</w:t>
      </w:r>
      <w:r w:rsidRPr="00BB20C6">
        <w:t>Saat</w:t>
      </w:r>
      <w:r w:rsidRPr="0089248D">
        <w:rPr>
          <w:color w:val="FFFFFF" w:themeColor="background1"/>
        </w:rPr>
        <w:t xml:space="preserve"> i</w:t>
      </w:r>
      <w:r w:rsidRPr="00BB20C6">
        <w:t>ini</w:t>
      </w:r>
      <w:r w:rsidRPr="0089248D">
        <w:rPr>
          <w:color w:val="FFFFFF" w:themeColor="background1"/>
        </w:rPr>
        <w:t xml:space="preserve"> i</w:t>
      </w:r>
      <w:r w:rsidRPr="00BB20C6">
        <w:t>telah</w:t>
      </w:r>
      <w:r w:rsidRPr="0089248D">
        <w:rPr>
          <w:color w:val="FFFFFF" w:themeColor="background1"/>
        </w:rPr>
        <w:t xml:space="preserve"> i</w:t>
      </w:r>
      <w:r w:rsidRPr="00BB20C6">
        <w:t>marak</w:t>
      </w:r>
      <w:r w:rsidRPr="0089248D">
        <w:rPr>
          <w:color w:val="FFFFFF" w:themeColor="background1"/>
        </w:rPr>
        <w:t xml:space="preserve"> i</w:t>
      </w:r>
      <w:r w:rsidRPr="00BB20C6">
        <w:t>wisata</w:t>
      </w:r>
      <w:r w:rsidRPr="0089248D">
        <w:rPr>
          <w:color w:val="FFFFFF" w:themeColor="background1"/>
        </w:rPr>
        <w:t xml:space="preserve"> i</w:t>
      </w:r>
      <w:r w:rsidRPr="00BB20C6">
        <w:t>alam,</w:t>
      </w:r>
      <w:r w:rsidRPr="0089248D">
        <w:rPr>
          <w:color w:val="FFFFFF" w:themeColor="background1"/>
        </w:rPr>
        <w:t xml:space="preserve"> i</w:t>
      </w:r>
      <w:r w:rsidRPr="00BB20C6">
        <w:t>wisata</w:t>
      </w:r>
      <w:r w:rsidRPr="0089248D">
        <w:rPr>
          <w:color w:val="FFFFFF" w:themeColor="background1"/>
        </w:rPr>
        <w:t xml:space="preserve"> i</w:t>
      </w:r>
      <w:r w:rsidRPr="00BB20C6">
        <w:rPr>
          <w:i/>
          <w:iCs/>
        </w:rPr>
        <w:t>eco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wisata</w:t>
      </w:r>
      <w:r w:rsidRPr="0089248D">
        <w:rPr>
          <w:color w:val="FFFFFF" w:themeColor="background1"/>
        </w:rPr>
        <w:t xml:space="preserve"> i</w:t>
      </w:r>
      <w:r w:rsidRPr="00BB20C6">
        <w:t>lainnya</w:t>
      </w:r>
      <w:r w:rsidRPr="0089248D">
        <w:rPr>
          <w:color w:val="FFFFFF" w:themeColor="background1"/>
        </w:rPr>
        <w:t xml:space="preserve"> i</w:t>
      </w:r>
      <w:r w:rsidRPr="00BB20C6">
        <w:t>yang</w:t>
      </w:r>
      <w:r w:rsidRPr="0089248D">
        <w:rPr>
          <w:color w:val="FFFFFF" w:themeColor="background1"/>
        </w:rPr>
        <w:t xml:space="preserve"> i</w:t>
      </w:r>
      <w:r w:rsidRPr="00BB20C6">
        <w:t>mengunggulkan</w:t>
      </w:r>
      <w:r w:rsidRPr="0089248D">
        <w:rPr>
          <w:color w:val="FFFFFF" w:themeColor="background1"/>
        </w:rPr>
        <w:t xml:space="preserve"> i</w:t>
      </w:r>
      <w:r w:rsidRPr="00BB20C6">
        <w:t>alam</w:t>
      </w:r>
      <w:r w:rsidRPr="0089248D">
        <w:rPr>
          <w:color w:val="FFFFFF" w:themeColor="background1"/>
        </w:rPr>
        <w:t xml:space="preserve"> i</w:t>
      </w:r>
      <w:r w:rsidRPr="00BB20C6">
        <w:t>sebagai</w:t>
      </w:r>
      <w:r w:rsidRPr="0089248D">
        <w:rPr>
          <w:color w:val="FFFFFF" w:themeColor="background1"/>
        </w:rPr>
        <w:t xml:space="preserve"> i</w:t>
      </w:r>
      <w:r w:rsidRPr="00BB20C6">
        <w:t>daya</w:t>
      </w:r>
      <w:r w:rsidRPr="0089248D">
        <w:rPr>
          <w:color w:val="FFFFFF" w:themeColor="background1"/>
        </w:rPr>
        <w:t xml:space="preserve"> i</w:t>
      </w:r>
      <w:r w:rsidRPr="00BB20C6">
        <w:t>tarik</w:t>
      </w:r>
      <w:r w:rsidRPr="0089248D">
        <w:rPr>
          <w:color w:val="FFFFFF" w:themeColor="background1"/>
        </w:rPr>
        <w:t xml:space="preserve"> i</w:t>
      </w:r>
      <w:r w:rsidRPr="00BB20C6">
        <w:t>bagi</w:t>
      </w:r>
      <w:r w:rsidRPr="0089248D">
        <w:rPr>
          <w:color w:val="FFFFFF" w:themeColor="background1"/>
        </w:rPr>
        <w:t xml:space="preserve"> i</w:t>
      </w:r>
      <w:r w:rsidRPr="00BB20C6">
        <w:t>wisatawan</w:t>
      </w:r>
      <w:r w:rsidRPr="0089248D">
        <w:rPr>
          <w:color w:val="FFFFFF" w:themeColor="background1"/>
        </w:rPr>
        <w:t xml:space="preserve"> i</w:t>
      </w:r>
      <w:r w:rsidRPr="00BB20C6">
        <w:t>baik</w:t>
      </w:r>
      <w:r w:rsidRPr="0089248D">
        <w:rPr>
          <w:color w:val="FFFFFF" w:themeColor="background1"/>
        </w:rPr>
        <w:t xml:space="preserve"> i</w:t>
      </w:r>
      <w:r w:rsidRPr="00BB20C6">
        <w:t>dari</w:t>
      </w:r>
      <w:r w:rsidRPr="0089248D">
        <w:rPr>
          <w:color w:val="FFFFFF" w:themeColor="background1"/>
        </w:rPr>
        <w:t xml:space="preserve"> i</w:t>
      </w:r>
      <w:r w:rsidRPr="00BB20C6">
        <w:t>dalam</w:t>
      </w:r>
      <w:r w:rsidRPr="0089248D">
        <w:rPr>
          <w:color w:val="FFFFFF" w:themeColor="background1"/>
        </w:rPr>
        <w:t xml:space="preserve"> i</w:t>
      </w:r>
      <w:r w:rsidRPr="00BB20C6">
        <w:t>maupun</w:t>
      </w:r>
      <w:r w:rsidRPr="0089248D">
        <w:rPr>
          <w:color w:val="FFFFFF" w:themeColor="background1"/>
        </w:rPr>
        <w:t xml:space="preserve"> i</w:t>
      </w:r>
      <w:r w:rsidRPr="00BB20C6">
        <w:t>luar</w:t>
      </w:r>
      <w:r w:rsidRPr="0089248D">
        <w:rPr>
          <w:color w:val="FFFFFF" w:themeColor="background1"/>
        </w:rPr>
        <w:t xml:space="preserve"> i</w:t>
      </w:r>
      <w:r w:rsidRPr="00BB20C6">
        <w:t>negeri</w:t>
      </w:r>
      <w:r w:rsidRPr="0089248D">
        <w:rPr>
          <w:color w:val="FFFFFF" w:themeColor="background1"/>
        </w:rPr>
        <w:t xml:space="preserve"> i</w:t>
      </w:r>
      <w:r w:rsidRPr="00BB20C6">
        <w:fldChar w:fldCharType="begin" w:fldLock="1"/>
      </w:r>
      <w:r w:rsidRPr="00BB20C6">
        <w:instrText>ADDIN CSL_CITATION {"citationItems":[{"id":"ITEM-1","itemData":{"author":[{"dropping-particle":"","family":"Devy Kussanti","given":"","non-dropping-particle":"","parse-names":false,"suffix":""},{"dropping-particle":"","family":"Susilowati","given":"","non-dropping-particle":"","parse-names":false,"suffix":""}],"container-title":"Jurnal Komunikasi dan Bahasa","id":"ITEM-1","issued":{"date-parts":[["2019"]]},"page":"35","title":"Efektivitas Kampanye Humas Kementerian Pariwisata Republik Indonesia Melalui \"Wonderful Indonesia\" Terhadap Peningkatan Kunjungan Wisatawan Mnacaanegara","type":"article-journal"},"uris":["http://www.mendeley.com/documents/?uuid=a1729856-486c-3736-aa2f-76997a1a3036"]}],"mendeley":{"formattedCitation":"(Devy Kussanti &amp; Susilowati, 2019)","plainTextFormattedCitation":"(Devy Kussanti &amp; Susilowati, 2019)","previouslyFormattedCitation":"(Devy Kussanti &amp; Susilowati, 2019)"},"properties":{"noteIndex":0},"schema":"https://github.com/citation-style-language/schema/raw/master/csl-citation.json"}</w:instrText>
      </w:r>
      <w:r w:rsidRPr="00BB20C6">
        <w:fldChar w:fldCharType="separate"/>
      </w:r>
      <w:r w:rsidRPr="00BB20C6">
        <w:rPr>
          <w:noProof/>
        </w:rPr>
        <w:t>(Devy</w:t>
      </w:r>
      <w:r w:rsidRPr="0089248D">
        <w:rPr>
          <w:noProof/>
          <w:color w:val="FFFFFF" w:themeColor="background1"/>
        </w:rPr>
        <w:t xml:space="preserve"> i</w:t>
      </w:r>
      <w:r w:rsidRPr="00BB20C6">
        <w:rPr>
          <w:noProof/>
        </w:rPr>
        <w:t>Kussanti</w:t>
      </w:r>
      <w:r w:rsidRPr="0089248D">
        <w:rPr>
          <w:noProof/>
          <w:color w:val="FFFFFF" w:themeColor="background1"/>
        </w:rPr>
        <w:t xml:space="preserve"> i</w:t>
      </w:r>
      <w:r w:rsidRPr="00BB20C6">
        <w:rPr>
          <w:noProof/>
        </w:rPr>
        <w:t>&amp;</w:t>
      </w:r>
      <w:r w:rsidRPr="0089248D">
        <w:rPr>
          <w:noProof/>
          <w:color w:val="FFFFFF" w:themeColor="background1"/>
        </w:rPr>
        <w:t xml:space="preserve"> i</w:t>
      </w:r>
      <w:r w:rsidRPr="00BB20C6">
        <w:rPr>
          <w:noProof/>
        </w:rPr>
        <w:t>Susilowati,</w:t>
      </w:r>
      <w:r w:rsidRPr="0089248D">
        <w:rPr>
          <w:noProof/>
          <w:color w:val="FFFFFF" w:themeColor="background1"/>
        </w:rPr>
        <w:t xml:space="preserve"> i</w:t>
      </w:r>
      <w:r w:rsidRPr="00BB20C6">
        <w:rPr>
          <w:noProof/>
        </w:rPr>
        <w:t>2019)</w:t>
      </w:r>
      <w:r w:rsidRPr="00BB20C6">
        <w:fldChar w:fldCharType="end"/>
      </w:r>
      <w:r w:rsidRPr="00BB20C6">
        <w:t>.</w:t>
      </w:r>
      <w:r w:rsidRPr="0089248D">
        <w:rPr>
          <w:color w:val="FFFFFF" w:themeColor="background1"/>
        </w:rPr>
        <w:t xml:space="preserve"> i</w:t>
      </w:r>
      <w:r w:rsidRPr="00BB20C6">
        <w:rPr>
          <w:shd w:val="clear" w:color="auto" w:fill="FFFFFF"/>
        </w:rPr>
        <w:t>Dar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beberapa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tahu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kebelakang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Indonesia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mendapat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banyak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enghargaan.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Tahu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2016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mendapatk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46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engharga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22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negara,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tahu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2017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mendapatk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21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engharga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10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negara,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September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2018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mendapatk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31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engharga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ar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berbaga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ajang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9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negara,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tahu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2019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mendapatk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lebih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ar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23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engharga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ar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berbaga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negara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yang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imana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Indonesia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mengikut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beberapa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rogram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kepariwisata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yang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salah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satunya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iadak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Timur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Tengah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Khususnya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negara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Un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Emirate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Arab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(UAE).</w:t>
      </w:r>
      <w:r w:rsidRPr="0089248D">
        <w:rPr>
          <w:color w:val="FFFFFF" w:themeColor="background1"/>
          <w:shd w:val="clear" w:color="auto" w:fill="FFFFFF"/>
        </w:rPr>
        <w:t xml:space="preserve"> i</w:t>
      </w:r>
    </w:p>
    <w:p w:rsidR="00D5684C" w:rsidRPr="00BB20C6" w:rsidRDefault="00D5684C" w:rsidP="00D5684C">
      <w:pPr>
        <w:pStyle w:val="NormalWeb"/>
        <w:shd w:val="clear" w:color="auto" w:fill="FFFFFF"/>
        <w:spacing w:after="158" w:line="480" w:lineRule="auto"/>
        <w:ind w:firstLine="567"/>
        <w:jc w:val="both"/>
        <w:rPr>
          <w:shd w:val="clear" w:color="auto" w:fill="FFFFFF"/>
        </w:rPr>
      </w:pPr>
      <w:r w:rsidRPr="00BB20C6">
        <w:rPr>
          <w:shd w:val="clear" w:color="auto" w:fill="FFFFFF"/>
        </w:rPr>
        <w:t>Adanya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peningkat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wisatawa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muslim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dar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tahu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ke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tahun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rPr>
          <w:shd w:val="clear" w:color="auto" w:fill="FFFFFF"/>
        </w:rPr>
        <w:t>menjadi</w:t>
      </w:r>
      <w:r w:rsidRPr="0089248D">
        <w:rPr>
          <w:color w:val="FFFFFF" w:themeColor="background1"/>
          <w:shd w:val="clear" w:color="auto" w:fill="FFFFFF"/>
        </w:rPr>
        <w:t xml:space="preserve"> i</w:t>
      </w:r>
      <w:r w:rsidRPr="00BB20C6">
        <w:t>peluang</w:t>
      </w:r>
      <w:r w:rsidRPr="0089248D">
        <w:rPr>
          <w:color w:val="FFFFFF" w:themeColor="background1"/>
        </w:rPr>
        <w:t xml:space="preserve"> i</w:t>
      </w:r>
      <w:r w:rsidRPr="00BB20C6">
        <w:t>namun</w:t>
      </w:r>
      <w:r w:rsidRPr="0089248D">
        <w:rPr>
          <w:color w:val="FFFFFF" w:themeColor="background1"/>
        </w:rPr>
        <w:t xml:space="preserve"> i</w:t>
      </w:r>
      <w:r w:rsidRPr="00BB20C6">
        <w:t>juga</w:t>
      </w:r>
      <w:r w:rsidRPr="0089248D">
        <w:rPr>
          <w:color w:val="FFFFFF" w:themeColor="background1"/>
        </w:rPr>
        <w:t xml:space="preserve"> i</w:t>
      </w:r>
      <w:r w:rsidRPr="00BB20C6">
        <w:t>sebuah</w:t>
      </w:r>
      <w:r w:rsidRPr="0089248D">
        <w:rPr>
          <w:color w:val="FFFFFF" w:themeColor="background1"/>
        </w:rPr>
        <w:t xml:space="preserve"> i</w:t>
      </w:r>
      <w:r w:rsidRPr="00BB20C6">
        <w:t>tantangan</w:t>
      </w:r>
      <w:r w:rsidRPr="0089248D">
        <w:rPr>
          <w:color w:val="FFFFFF" w:themeColor="background1"/>
        </w:rPr>
        <w:t xml:space="preserve"> i</w:t>
      </w:r>
      <w:r w:rsidRPr="00BB20C6">
        <w:t>pula</w:t>
      </w:r>
      <w:r w:rsidRPr="0089248D">
        <w:rPr>
          <w:color w:val="FFFFFF" w:themeColor="background1"/>
        </w:rPr>
        <w:t xml:space="preserve"> i</w:t>
      </w:r>
      <w:r w:rsidRPr="00BB20C6">
        <w:t>bagi</w:t>
      </w:r>
      <w:r w:rsidRPr="0089248D">
        <w:rPr>
          <w:color w:val="FFFFFF" w:themeColor="background1"/>
        </w:rPr>
        <w:t xml:space="preserve"> i</w:t>
      </w:r>
      <w:r w:rsidRPr="00BB20C6">
        <w:t>sektor</w:t>
      </w:r>
      <w:r w:rsidRPr="0089248D">
        <w:rPr>
          <w:color w:val="FFFFFF" w:themeColor="background1"/>
        </w:rPr>
        <w:t xml:space="preserve"> i</w:t>
      </w:r>
      <w:r w:rsidRPr="00BB20C6">
        <w:t>pariwisata</w:t>
      </w:r>
      <w:r w:rsidRPr="0089248D">
        <w:rPr>
          <w:color w:val="FFFFFF" w:themeColor="background1"/>
        </w:rPr>
        <w:t xml:space="preserve"> i</w:t>
      </w:r>
      <w:r w:rsidRPr="00BB20C6">
        <w:t>dalam</w:t>
      </w:r>
      <w:r w:rsidRPr="0089248D">
        <w:rPr>
          <w:color w:val="FFFFFF" w:themeColor="background1"/>
        </w:rPr>
        <w:t xml:space="preserve"> i</w:t>
      </w:r>
      <w:r w:rsidRPr="00BB20C6">
        <w:t>mengembangkan</w:t>
      </w:r>
      <w:r w:rsidRPr="0089248D">
        <w:rPr>
          <w:color w:val="FFFFFF" w:themeColor="background1"/>
        </w:rPr>
        <w:t xml:space="preserve"> i</w:t>
      </w:r>
      <w:r w:rsidRPr="00BB20C6">
        <w:t>wisata</w:t>
      </w:r>
      <w:r w:rsidRPr="0089248D">
        <w:rPr>
          <w:color w:val="FFFFFF" w:themeColor="background1"/>
        </w:rPr>
        <w:t xml:space="preserve"> i</w:t>
      </w:r>
      <w:r w:rsidRPr="00BB20C6">
        <w:t>halal.</w:t>
      </w:r>
      <w:r w:rsidRPr="0089248D">
        <w:rPr>
          <w:color w:val="FFFFFF" w:themeColor="background1"/>
        </w:rPr>
        <w:t xml:space="preserve"> i</w:t>
      </w:r>
      <w:r w:rsidRPr="00BB20C6">
        <w:t>Kini</w:t>
      </w:r>
      <w:r w:rsidRPr="0089248D">
        <w:rPr>
          <w:color w:val="FFFFFF" w:themeColor="background1"/>
        </w:rPr>
        <w:t xml:space="preserve"> i</w:t>
      </w:r>
      <w:r w:rsidRPr="00BB20C6">
        <w:t>banyak</w:t>
      </w:r>
      <w:r w:rsidRPr="0089248D">
        <w:rPr>
          <w:color w:val="FFFFFF" w:themeColor="background1"/>
        </w:rPr>
        <w:t xml:space="preserve"> i</w:t>
      </w:r>
      <w:r w:rsidRPr="00BB20C6">
        <w:t>negara</w:t>
      </w:r>
      <w:r w:rsidRPr="0089248D">
        <w:rPr>
          <w:color w:val="FFFFFF" w:themeColor="background1"/>
        </w:rPr>
        <w:t xml:space="preserve"> i</w:t>
      </w:r>
      <w:r w:rsidRPr="00BB20C6">
        <w:t>baik</w:t>
      </w:r>
      <w:r w:rsidRPr="0089248D">
        <w:rPr>
          <w:color w:val="FFFFFF" w:themeColor="background1"/>
        </w:rPr>
        <w:t xml:space="preserve"> i</w:t>
      </w:r>
      <w:r w:rsidRPr="00BB20C6">
        <w:t>mayoritas</w:t>
      </w:r>
      <w:r w:rsidRPr="0089248D">
        <w:rPr>
          <w:color w:val="FFFFFF" w:themeColor="background1"/>
        </w:rPr>
        <w:t xml:space="preserve"> i</w:t>
      </w:r>
      <w:r w:rsidRPr="00BB20C6">
        <w:t>muslim</w:t>
      </w:r>
      <w:r w:rsidRPr="0089248D">
        <w:rPr>
          <w:color w:val="FFFFFF" w:themeColor="background1"/>
        </w:rPr>
        <w:t xml:space="preserve"> i</w:t>
      </w:r>
      <w:r w:rsidRPr="00BB20C6">
        <w:t>maupun</w:t>
      </w:r>
      <w:r w:rsidRPr="0089248D">
        <w:rPr>
          <w:color w:val="FFFFFF" w:themeColor="background1"/>
        </w:rPr>
        <w:t xml:space="preserve"> i</w:t>
      </w:r>
      <w:r w:rsidRPr="00BB20C6">
        <w:t>non-muslim</w:t>
      </w:r>
      <w:r w:rsidRPr="0089248D">
        <w:rPr>
          <w:color w:val="FFFFFF" w:themeColor="background1"/>
        </w:rPr>
        <w:t xml:space="preserve"> i</w:t>
      </w:r>
      <w:r w:rsidRPr="00BB20C6">
        <w:t>berupaya</w:t>
      </w:r>
      <w:r w:rsidRPr="0089248D">
        <w:rPr>
          <w:color w:val="FFFFFF" w:themeColor="background1"/>
        </w:rPr>
        <w:t xml:space="preserve"> i</w:t>
      </w:r>
      <w:r w:rsidRPr="00BB20C6">
        <w:t>mengembangkan</w:t>
      </w:r>
      <w:r w:rsidRPr="0089248D">
        <w:rPr>
          <w:color w:val="FFFFFF" w:themeColor="background1"/>
        </w:rPr>
        <w:t xml:space="preserve"> i</w:t>
      </w:r>
      <w:r w:rsidRPr="00BB20C6">
        <w:t>wisata</w:t>
      </w:r>
      <w:r w:rsidRPr="0089248D">
        <w:rPr>
          <w:color w:val="FFFFFF" w:themeColor="background1"/>
        </w:rPr>
        <w:t xml:space="preserve"> i</w:t>
      </w:r>
      <w:r w:rsidRPr="00BB20C6">
        <w:t>halal</w:t>
      </w:r>
      <w:r w:rsidRPr="0089248D">
        <w:rPr>
          <w:color w:val="FFFFFF" w:themeColor="background1"/>
        </w:rPr>
        <w:t xml:space="preserve"> i</w:t>
      </w:r>
      <w:r w:rsidRPr="00BB20C6">
        <w:t>dengan</w:t>
      </w:r>
      <w:r w:rsidRPr="0089248D">
        <w:rPr>
          <w:color w:val="FFFFFF" w:themeColor="background1"/>
        </w:rPr>
        <w:t xml:space="preserve"> i</w:t>
      </w:r>
      <w:r w:rsidRPr="00BB20C6">
        <w:t>menawarkan</w:t>
      </w:r>
      <w:r w:rsidRPr="0089248D">
        <w:rPr>
          <w:color w:val="FFFFFF" w:themeColor="background1"/>
        </w:rPr>
        <w:t xml:space="preserve"> i</w:t>
      </w:r>
      <w:r w:rsidRPr="00BB20C6">
        <w:t>konsep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prinsip,</w:t>
      </w:r>
      <w:r w:rsidRPr="0089248D">
        <w:rPr>
          <w:color w:val="FFFFFF" w:themeColor="background1"/>
        </w:rPr>
        <w:t xml:space="preserve"> i</w:t>
      </w:r>
      <w:r w:rsidRPr="00BB20C6">
        <w:t>negara-negara</w:t>
      </w:r>
      <w:r w:rsidRPr="0089248D">
        <w:rPr>
          <w:color w:val="FFFFFF" w:themeColor="background1"/>
        </w:rPr>
        <w:t xml:space="preserve"> i</w:t>
      </w:r>
      <w:r w:rsidRPr="00BB20C6">
        <w:t>tersebut</w:t>
      </w:r>
      <w:r w:rsidRPr="0089248D">
        <w:rPr>
          <w:color w:val="FFFFFF" w:themeColor="background1"/>
        </w:rPr>
        <w:t xml:space="preserve"> i</w:t>
      </w:r>
      <w:r w:rsidRPr="00BB20C6">
        <w:t>umumnya</w:t>
      </w:r>
      <w:r w:rsidRPr="0089248D">
        <w:rPr>
          <w:color w:val="FFFFFF" w:themeColor="background1"/>
        </w:rPr>
        <w:t xml:space="preserve"> i</w:t>
      </w:r>
      <w:r w:rsidRPr="00BB20C6">
        <w:t>mencoba</w:t>
      </w:r>
      <w:r w:rsidRPr="0089248D">
        <w:rPr>
          <w:color w:val="FFFFFF" w:themeColor="background1"/>
        </w:rPr>
        <w:t xml:space="preserve"> i</w:t>
      </w:r>
      <w:r w:rsidRPr="00BB20C6">
        <w:t>menciptakan</w:t>
      </w:r>
      <w:r w:rsidRPr="0089248D">
        <w:rPr>
          <w:color w:val="FFFFFF" w:themeColor="background1"/>
        </w:rPr>
        <w:t xml:space="preserve"> i</w:t>
      </w:r>
      <w:r w:rsidRPr="00BB20C6">
        <w:t>suasana</w:t>
      </w:r>
      <w:r w:rsidRPr="0089248D">
        <w:rPr>
          <w:color w:val="FFFFFF" w:themeColor="background1"/>
        </w:rPr>
        <w:t xml:space="preserve"> i</w:t>
      </w:r>
      <w:r w:rsidRPr="00BB20C6">
        <w:t>yang</w:t>
      </w:r>
      <w:r w:rsidRPr="0089248D">
        <w:rPr>
          <w:color w:val="FFFFFF" w:themeColor="background1"/>
        </w:rPr>
        <w:t xml:space="preserve"> i</w:t>
      </w:r>
      <w:r w:rsidRPr="00BB20C6">
        <w:t>ramah</w:t>
      </w:r>
      <w:r w:rsidRPr="0089248D">
        <w:rPr>
          <w:color w:val="FFFFFF" w:themeColor="background1"/>
        </w:rPr>
        <w:t xml:space="preserve"> i</w:t>
      </w:r>
      <w:r w:rsidRPr="00BB20C6">
        <w:t>muslim.</w:t>
      </w:r>
      <w:r w:rsidRPr="0089248D">
        <w:rPr>
          <w:color w:val="FFFFFF" w:themeColor="background1"/>
        </w:rPr>
        <w:t xml:space="preserve"> i</w:t>
      </w:r>
      <w:r w:rsidRPr="00BB20C6">
        <w:t>Berbagai</w:t>
      </w:r>
      <w:r w:rsidRPr="0089248D">
        <w:rPr>
          <w:color w:val="FFFFFF" w:themeColor="background1"/>
        </w:rPr>
        <w:t xml:space="preserve"> i</w:t>
      </w:r>
      <w:r w:rsidRPr="00BB20C6">
        <w:t>upaya</w:t>
      </w:r>
      <w:r w:rsidRPr="0089248D">
        <w:rPr>
          <w:color w:val="FFFFFF" w:themeColor="background1"/>
        </w:rPr>
        <w:t xml:space="preserve"> i</w:t>
      </w:r>
      <w:r w:rsidRPr="00BB20C6">
        <w:t>telah</w:t>
      </w:r>
      <w:r w:rsidRPr="0089248D">
        <w:rPr>
          <w:color w:val="FFFFFF" w:themeColor="background1"/>
        </w:rPr>
        <w:t xml:space="preserve"> i</w:t>
      </w:r>
      <w:r w:rsidRPr="00BB20C6">
        <w:t>dilakukan</w:t>
      </w:r>
      <w:r w:rsidRPr="0089248D">
        <w:rPr>
          <w:color w:val="FFFFFF" w:themeColor="background1"/>
        </w:rPr>
        <w:t xml:space="preserve"> i</w:t>
      </w:r>
      <w:r w:rsidRPr="00BB20C6">
        <w:t>untuk</w:t>
      </w:r>
      <w:r w:rsidRPr="0089248D">
        <w:rPr>
          <w:color w:val="FFFFFF" w:themeColor="background1"/>
        </w:rPr>
        <w:t xml:space="preserve"> i</w:t>
      </w:r>
      <w:r w:rsidRPr="00BB20C6">
        <w:t>mengembangkan</w:t>
      </w:r>
      <w:r w:rsidRPr="0089248D">
        <w:rPr>
          <w:color w:val="FFFFFF" w:themeColor="background1"/>
        </w:rPr>
        <w:t xml:space="preserve"> i</w:t>
      </w:r>
      <w:r w:rsidRPr="00BB20C6">
        <w:t>wisata</w:t>
      </w:r>
      <w:r w:rsidRPr="0089248D">
        <w:rPr>
          <w:color w:val="FFFFFF" w:themeColor="background1"/>
        </w:rPr>
        <w:t xml:space="preserve"> i</w:t>
      </w:r>
      <w:r w:rsidRPr="00BB20C6">
        <w:t>halal</w:t>
      </w:r>
      <w:r w:rsidRPr="0089248D">
        <w:rPr>
          <w:color w:val="FFFFFF" w:themeColor="background1"/>
        </w:rPr>
        <w:t xml:space="preserve"> i</w:t>
      </w:r>
      <w:r w:rsidRPr="00BB20C6">
        <w:t>di</w:t>
      </w:r>
      <w:r w:rsidRPr="0089248D">
        <w:rPr>
          <w:color w:val="FFFFFF" w:themeColor="background1"/>
        </w:rPr>
        <w:t xml:space="preserve"> i</w:t>
      </w:r>
      <w:r w:rsidRPr="00BB20C6">
        <w:t>Indonesia,</w:t>
      </w:r>
      <w:r w:rsidRPr="0089248D">
        <w:rPr>
          <w:color w:val="FFFFFF" w:themeColor="background1"/>
        </w:rPr>
        <w:t xml:space="preserve"> i</w:t>
      </w:r>
      <w:r w:rsidRPr="00BB20C6">
        <w:t>seperti</w:t>
      </w:r>
      <w:r w:rsidRPr="0089248D">
        <w:rPr>
          <w:color w:val="FFFFFF" w:themeColor="background1"/>
        </w:rPr>
        <w:t xml:space="preserve"> i</w:t>
      </w:r>
      <w:r w:rsidRPr="00BB20C6">
        <w:t>meningkatkan</w:t>
      </w:r>
      <w:r w:rsidRPr="0089248D">
        <w:rPr>
          <w:color w:val="FFFFFF" w:themeColor="background1"/>
        </w:rPr>
        <w:t xml:space="preserve"> i</w:t>
      </w:r>
      <w:r w:rsidRPr="00BB20C6">
        <w:t>jumlah</w:t>
      </w:r>
      <w:r w:rsidRPr="0089248D">
        <w:rPr>
          <w:color w:val="FFFFFF" w:themeColor="background1"/>
        </w:rPr>
        <w:t xml:space="preserve"> i</w:t>
      </w:r>
      <w:r w:rsidRPr="00BB20C6">
        <w:t>hotel</w:t>
      </w:r>
      <w:r w:rsidRPr="0089248D">
        <w:rPr>
          <w:color w:val="FFFFFF" w:themeColor="background1"/>
        </w:rPr>
        <w:t xml:space="preserve"> i</w:t>
      </w:r>
      <w:r w:rsidRPr="00BB20C6">
        <w:t>syariah</w:t>
      </w:r>
      <w:r w:rsidRPr="0089248D">
        <w:rPr>
          <w:color w:val="FFFFFF" w:themeColor="background1"/>
        </w:rPr>
        <w:t xml:space="preserve"> i</w:t>
      </w:r>
      <w:r w:rsidRPr="00BB20C6">
        <w:t>dimana</w:t>
      </w:r>
      <w:r w:rsidRPr="0089248D">
        <w:rPr>
          <w:color w:val="FFFFFF" w:themeColor="background1"/>
        </w:rPr>
        <w:t xml:space="preserve"> i</w:t>
      </w:r>
      <w:r w:rsidRPr="00BB20C6">
        <w:t>hotel-hotel</w:t>
      </w:r>
      <w:r w:rsidRPr="0089248D">
        <w:rPr>
          <w:color w:val="FFFFFF" w:themeColor="background1"/>
        </w:rPr>
        <w:t xml:space="preserve"> i</w:t>
      </w:r>
      <w:r w:rsidRPr="00BB20C6">
        <w:t>tersebut</w:t>
      </w:r>
      <w:r w:rsidRPr="0089248D">
        <w:rPr>
          <w:color w:val="FFFFFF" w:themeColor="background1"/>
        </w:rPr>
        <w:t xml:space="preserve"> i</w:t>
      </w:r>
      <w:r w:rsidRPr="00BB20C6">
        <w:t>menjalanan</w:t>
      </w:r>
      <w:r w:rsidRPr="0089248D">
        <w:rPr>
          <w:color w:val="FFFFFF" w:themeColor="background1"/>
        </w:rPr>
        <w:t xml:space="preserve"> i</w:t>
      </w:r>
      <w:r w:rsidRPr="00BB20C6">
        <w:t>prinsip-prinsip</w:t>
      </w:r>
      <w:r w:rsidRPr="0089248D">
        <w:rPr>
          <w:color w:val="FFFFFF" w:themeColor="background1"/>
        </w:rPr>
        <w:t xml:space="preserve"> i</w:t>
      </w:r>
      <w:r w:rsidRPr="00BB20C6">
        <w:t>Islam</w:t>
      </w:r>
      <w:r w:rsidRPr="0089248D">
        <w:rPr>
          <w:color w:val="FFFFFF" w:themeColor="background1"/>
        </w:rPr>
        <w:t xml:space="preserve"> i</w:t>
      </w:r>
      <w:r w:rsidRPr="00BB20C6">
        <w:t>sebagaimana</w:t>
      </w:r>
      <w:r w:rsidRPr="0089248D">
        <w:rPr>
          <w:color w:val="FFFFFF" w:themeColor="background1"/>
        </w:rPr>
        <w:t xml:space="preserve"> i</w:t>
      </w:r>
      <w:r w:rsidRPr="00BB20C6">
        <w:t>yang</w:t>
      </w:r>
      <w:r w:rsidRPr="0089248D">
        <w:rPr>
          <w:color w:val="FFFFFF" w:themeColor="background1"/>
        </w:rPr>
        <w:t xml:space="preserve"> i</w:t>
      </w:r>
      <w:r w:rsidRPr="00BB20C6">
        <w:t>telah</w:t>
      </w:r>
      <w:r w:rsidRPr="0089248D">
        <w:rPr>
          <w:color w:val="FFFFFF" w:themeColor="background1"/>
        </w:rPr>
        <w:t xml:space="preserve"> i</w:t>
      </w:r>
      <w:r w:rsidRPr="00BB20C6">
        <w:t>diatur</w:t>
      </w:r>
      <w:r w:rsidRPr="0089248D">
        <w:rPr>
          <w:color w:val="FFFFFF" w:themeColor="background1"/>
        </w:rPr>
        <w:t xml:space="preserve"> i</w:t>
      </w:r>
      <w:r w:rsidRPr="00BB20C6">
        <w:t>dalam</w:t>
      </w:r>
      <w:r w:rsidRPr="0089248D">
        <w:rPr>
          <w:color w:val="FFFFFF" w:themeColor="background1"/>
        </w:rPr>
        <w:t xml:space="preserve"> i</w:t>
      </w:r>
      <w:r w:rsidRPr="00BB20C6">
        <w:t>bentuk</w:t>
      </w:r>
      <w:r w:rsidRPr="0089248D">
        <w:rPr>
          <w:color w:val="FFFFFF" w:themeColor="background1"/>
        </w:rPr>
        <w:t xml:space="preserve"> i</w:t>
      </w:r>
      <w:r w:rsidRPr="00BB20C6">
        <w:t>fatwa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disetujui</w:t>
      </w:r>
      <w:r w:rsidRPr="0089248D">
        <w:rPr>
          <w:color w:val="FFFFFF" w:themeColor="background1"/>
        </w:rPr>
        <w:t xml:space="preserve"> i</w:t>
      </w:r>
      <w:r w:rsidRPr="00BB20C6">
        <w:t>oleh</w:t>
      </w:r>
      <w:r w:rsidRPr="0089248D">
        <w:rPr>
          <w:color w:val="FFFFFF" w:themeColor="background1"/>
        </w:rPr>
        <w:t xml:space="preserve"> i</w:t>
      </w:r>
      <w:r w:rsidRPr="00BB20C6">
        <w:t>Majelis</w:t>
      </w:r>
      <w:r w:rsidRPr="0089248D">
        <w:rPr>
          <w:color w:val="FFFFFF" w:themeColor="background1"/>
        </w:rPr>
        <w:t xml:space="preserve"> i</w:t>
      </w:r>
      <w:r w:rsidRPr="00BB20C6">
        <w:t>Ulama</w:t>
      </w:r>
      <w:r w:rsidRPr="0089248D">
        <w:rPr>
          <w:color w:val="FFFFFF" w:themeColor="background1"/>
        </w:rPr>
        <w:t xml:space="preserve"> i</w:t>
      </w:r>
      <w:r w:rsidRPr="00BB20C6">
        <w:t>Indonesia</w:t>
      </w:r>
      <w:r w:rsidRPr="0089248D">
        <w:rPr>
          <w:color w:val="FFFFFF" w:themeColor="background1"/>
        </w:rPr>
        <w:t xml:space="preserve"> i</w:t>
      </w:r>
      <w:r w:rsidRPr="00BB20C6">
        <w:t>(MUI).</w:t>
      </w:r>
      <w:r w:rsidRPr="0089248D">
        <w:rPr>
          <w:color w:val="FFFFFF" w:themeColor="background1"/>
        </w:rPr>
        <w:t xml:space="preserve"> i</w:t>
      </w:r>
      <w:r w:rsidRPr="00BB20C6">
        <w:t>Sejak</w:t>
      </w:r>
      <w:r w:rsidRPr="0089248D">
        <w:rPr>
          <w:color w:val="FFFFFF" w:themeColor="background1"/>
        </w:rPr>
        <w:t xml:space="preserve"> i</w:t>
      </w:r>
      <w:r w:rsidRPr="00BB20C6">
        <w:t>tahun</w:t>
      </w:r>
      <w:r w:rsidRPr="0089248D">
        <w:rPr>
          <w:color w:val="FFFFFF" w:themeColor="background1"/>
        </w:rPr>
        <w:t xml:space="preserve"> i</w:t>
      </w:r>
      <w:r w:rsidRPr="00BB20C6">
        <w:t>2013,</w:t>
      </w:r>
      <w:r w:rsidRPr="0089248D">
        <w:rPr>
          <w:color w:val="FFFFFF" w:themeColor="background1"/>
        </w:rPr>
        <w:t xml:space="preserve"> i</w:t>
      </w:r>
      <w:r w:rsidRPr="00BB20C6">
        <w:t>terdapat</w:t>
      </w:r>
      <w:r w:rsidRPr="0089248D">
        <w:rPr>
          <w:color w:val="FFFFFF" w:themeColor="background1"/>
        </w:rPr>
        <w:t xml:space="preserve"> i</w:t>
      </w:r>
      <w:r w:rsidRPr="00BB20C6">
        <w:t>37</w:t>
      </w:r>
      <w:r w:rsidRPr="0089248D">
        <w:rPr>
          <w:color w:val="FFFFFF" w:themeColor="background1"/>
        </w:rPr>
        <w:t xml:space="preserve"> i</w:t>
      </w:r>
      <w:r w:rsidRPr="00BB20C6">
        <w:t>hotel</w:t>
      </w:r>
      <w:r w:rsidRPr="0089248D">
        <w:rPr>
          <w:color w:val="FFFFFF" w:themeColor="background1"/>
        </w:rPr>
        <w:t xml:space="preserve"> i</w:t>
      </w:r>
      <w:r w:rsidRPr="00BB20C6">
        <w:t>syariah</w:t>
      </w:r>
      <w:r w:rsidRPr="0089248D">
        <w:rPr>
          <w:color w:val="FFFFFF" w:themeColor="background1"/>
        </w:rPr>
        <w:t xml:space="preserve"> i</w:t>
      </w:r>
      <w:r w:rsidRPr="00BB20C6">
        <w:t>yang</w:t>
      </w:r>
      <w:r w:rsidRPr="0089248D">
        <w:rPr>
          <w:color w:val="FFFFFF" w:themeColor="background1"/>
        </w:rPr>
        <w:t xml:space="preserve"> </w:t>
      </w:r>
      <w:r w:rsidRPr="0089248D">
        <w:rPr>
          <w:color w:val="FFFFFF" w:themeColor="background1"/>
        </w:rPr>
        <w:lastRenderedPageBreak/>
        <w:t>i</w:t>
      </w:r>
      <w:r w:rsidRPr="00BB20C6">
        <w:t>memiliki</w:t>
      </w:r>
      <w:r w:rsidRPr="0089248D">
        <w:rPr>
          <w:color w:val="FFFFFF" w:themeColor="background1"/>
        </w:rPr>
        <w:t xml:space="preserve"> i</w:t>
      </w:r>
      <w:r w:rsidRPr="00BB20C6">
        <w:t>sertifikasi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150</w:t>
      </w:r>
      <w:r w:rsidRPr="0089248D">
        <w:rPr>
          <w:color w:val="FFFFFF" w:themeColor="background1"/>
        </w:rPr>
        <w:t xml:space="preserve"> i</w:t>
      </w:r>
      <w:r w:rsidRPr="00BB20C6">
        <w:t>hotel</w:t>
      </w:r>
      <w:r w:rsidRPr="0089248D">
        <w:rPr>
          <w:color w:val="FFFFFF" w:themeColor="background1"/>
        </w:rPr>
        <w:t xml:space="preserve"> i</w:t>
      </w:r>
      <w:r w:rsidRPr="00BB20C6">
        <w:t>sedang</w:t>
      </w:r>
      <w:r w:rsidRPr="0089248D">
        <w:rPr>
          <w:color w:val="FFFFFF" w:themeColor="background1"/>
        </w:rPr>
        <w:t xml:space="preserve"> i</w:t>
      </w:r>
      <w:r w:rsidRPr="00BB20C6">
        <w:t>dalam</w:t>
      </w:r>
      <w:r w:rsidRPr="0089248D">
        <w:rPr>
          <w:color w:val="FFFFFF" w:themeColor="background1"/>
        </w:rPr>
        <w:t xml:space="preserve"> i</w:t>
      </w:r>
      <w:r w:rsidRPr="00BB20C6">
        <w:t>proses</w:t>
      </w:r>
      <w:r w:rsidRPr="0089248D">
        <w:rPr>
          <w:color w:val="FFFFFF" w:themeColor="background1"/>
        </w:rPr>
        <w:t xml:space="preserve"> i</w:t>
      </w:r>
      <w:r w:rsidRPr="00BB20C6">
        <w:t>operasionalisasi</w:t>
      </w:r>
      <w:r w:rsidRPr="0089248D">
        <w:rPr>
          <w:color w:val="FFFFFF" w:themeColor="background1"/>
        </w:rPr>
        <w:t xml:space="preserve"> i</w:t>
      </w:r>
      <w:r w:rsidRPr="00BB20C6">
        <w:t>menuju</w:t>
      </w:r>
      <w:r w:rsidRPr="0089248D">
        <w:rPr>
          <w:color w:val="FFFFFF" w:themeColor="background1"/>
        </w:rPr>
        <w:t xml:space="preserve"> i</w:t>
      </w:r>
      <w:r w:rsidRPr="00BB20C6">
        <w:t>sertifikasi</w:t>
      </w:r>
      <w:r w:rsidRPr="0089248D">
        <w:rPr>
          <w:color w:val="FFFFFF" w:themeColor="background1"/>
        </w:rPr>
        <w:t xml:space="preserve"> i</w:t>
      </w:r>
      <w:r w:rsidRPr="00BB20C6">
        <w:t>syariah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akan</w:t>
      </w:r>
      <w:r w:rsidRPr="0089248D">
        <w:rPr>
          <w:color w:val="FFFFFF" w:themeColor="background1"/>
        </w:rPr>
        <w:t xml:space="preserve"> i</w:t>
      </w:r>
      <w:r w:rsidRPr="00BB20C6">
        <w:t>terus</w:t>
      </w:r>
      <w:r w:rsidRPr="0089248D">
        <w:rPr>
          <w:color w:val="FFFFFF" w:themeColor="background1"/>
        </w:rPr>
        <w:t xml:space="preserve"> i</w:t>
      </w:r>
      <w:r w:rsidRPr="00BB20C6">
        <w:t>berkembang</w:t>
      </w:r>
      <w:r w:rsidRPr="0089248D">
        <w:rPr>
          <w:color w:val="FFFFFF" w:themeColor="background1"/>
        </w:rPr>
        <w:t xml:space="preserve"> i</w:t>
      </w:r>
      <w:r w:rsidRPr="00BB20C6">
        <w:fldChar w:fldCharType="begin" w:fldLock="1"/>
      </w:r>
      <w:r w:rsidRPr="00BB20C6">
        <w:instrText>ADDIN CSL_CITATION {"citationItems":[{"id":"ITEM-1","itemData":{"author":[{"dropping-particle":"","family":"Kementerian Pariwisata","given":"","non-dropping-particle":"","parse-names":false,"suffix":""}],"container-title":"Kementerian Pariwisata","id":"ITEM-1","issued":{"date-parts":[["2015"]]},"title":"Laporan Akhir Kajian Pengembangan Wisata Syariah","type":"webpage"},"uris":["http://www.mendeley.com/documents/?uuid=78ad8839-1ed9-4310-9841-6019ee8905af"]}],"mendeley":{"formattedCitation":"(Kementerian Pariwisata, 2015)","plainTextFormattedCitation":"(Kementerian Pariwisata, 2015)","previouslyFormattedCitation":"(Kementerian Pariwisata, 2015)"},"properties":{"noteIndex":0},"schema":"https://github.com/citation-style-language/schema/raw/master/csl-citation.json"}</w:instrText>
      </w:r>
      <w:r w:rsidRPr="00BB20C6">
        <w:fldChar w:fldCharType="separate"/>
      </w:r>
      <w:r w:rsidRPr="00BB20C6">
        <w:rPr>
          <w:noProof/>
        </w:rPr>
        <w:t>(Kementerian</w:t>
      </w:r>
      <w:r w:rsidRPr="0089248D">
        <w:rPr>
          <w:noProof/>
          <w:color w:val="FFFFFF" w:themeColor="background1"/>
        </w:rPr>
        <w:t xml:space="preserve"> i</w:t>
      </w:r>
      <w:r w:rsidRPr="00BB20C6">
        <w:rPr>
          <w:noProof/>
        </w:rPr>
        <w:t>Pariwisata,</w:t>
      </w:r>
      <w:r w:rsidRPr="0089248D">
        <w:rPr>
          <w:noProof/>
          <w:color w:val="FFFFFF" w:themeColor="background1"/>
        </w:rPr>
        <w:t xml:space="preserve"> i</w:t>
      </w:r>
      <w:r w:rsidRPr="00BB20C6">
        <w:rPr>
          <w:noProof/>
        </w:rPr>
        <w:t>2015)</w:t>
      </w:r>
      <w:r w:rsidRPr="00BB20C6">
        <w:fldChar w:fldCharType="end"/>
      </w:r>
      <w:r w:rsidRPr="00BB20C6">
        <w:t>.</w:t>
      </w:r>
      <w:r w:rsidRPr="0089248D">
        <w:rPr>
          <w:color w:val="FFFFFF" w:themeColor="background1"/>
        </w:rPr>
        <w:t xml:space="preserve"> i</w:t>
      </w:r>
      <w:r w:rsidRPr="00BB20C6">
        <w:t>Dalam</w:t>
      </w:r>
      <w:r w:rsidRPr="0089248D">
        <w:rPr>
          <w:color w:val="FFFFFF" w:themeColor="background1"/>
        </w:rPr>
        <w:t xml:space="preserve"> i</w:t>
      </w:r>
      <w:r w:rsidRPr="00BB20C6">
        <w:t>hal</w:t>
      </w:r>
      <w:r w:rsidRPr="0089248D">
        <w:rPr>
          <w:color w:val="FFFFFF" w:themeColor="background1"/>
        </w:rPr>
        <w:t xml:space="preserve"> i</w:t>
      </w:r>
      <w:r w:rsidRPr="00BB20C6">
        <w:t>makanan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minuman,</w:t>
      </w:r>
      <w:r w:rsidRPr="0089248D">
        <w:rPr>
          <w:color w:val="FFFFFF" w:themeColor="background1"/>
        </w:rPr>
        <w:t xml:space="preserve"> i</w:t>
      </w:r>
      <w:r w:rsidRPr="00BB20C6">
        <w:t>dilakukan</w:t>
      </w:r>
      <w:r w:rsidRPr="0089248D">
        <w:rPr>
          <w:color w:val="FFFFFF" w:themeColor="background1"/>
        </w:rPr>
        <w:t xml:space="preserve"> i</w:t>
      </w:r>
      <w:r w:rsidRPr="00BB20C6">
        <w:t>sertifikasi</w:t>
      </w:r>
      <w:r w:rsidRPr="0089248D">
        <w:rPr>
          <w:color w:val="FFFFFF" w:themeColor="background1"/>
        </w:rPr>
        <w:t xml:space="preserve"> i</w:t>
      </w:r>
      <w:r w:rsidRPr="00BB20C6">
        <w:t>halal</w:t>
      </w:r>
      <w:r w:rsidRPr="0089248D">
        <w:rPr>
          <w:color w:val="FFFFFF" w:themeColor="background1"/>
        </w:rPr>
        <w:t xml:space="preserve"> i</w:t>
      </w:r>
      <w:r w:rsidRPr="00BB20C6">
        <w:t>oleh</w:t>
      </w:r>
      <w:r w:rsidRPr="0089248D">
        <w:rPr>
          <w:color w:val="FFFFFF" w:themeColor="background1"/>
        </w:rPr>
        <w:t xml:space="preserve"> i</w:t>
      </w:r>
      <w:r w:rsidRPr="00BB20C6">
        <w:t>MUI</w:t>
      </w:r>
      <w:r w:rsidRPr="0089248D">
        <w:rPr>
          <w:color w:val="FFFFFF" w:themeColor="background1"/>
        </w:rPr>
        <w:t xml:space="preserve"> i</w:t>
      </w:r>
      <w:r w:rsidRPr="00BB20C6">
        <w:t>yang</w:t>
      </w:r>
      <w:r w:rsidRPr="0089248D">
        <w:rPr>
          <w:color w:val="FFFFFF" w:themeColor="background1"/>
        </w:rPr>
        <w:t xml:space="preserve"> i</w:t>
      </w:r>
      <w:r w:rsidRPr="00BB20C6">
        <w:t>ditandai</w:t>
      </w:r>
      <w:r w:rsidRPr="0089248D">
        <w:rPr>
          <w:color w:val="FFFFFF" w:themeColor="background1"/>
        </w:rPr>
        <w:t xml:space="preserve"> i</w:t>
      </w:r>
      <w:r w:rsidRPr="00BB20C6">
        <w:t>dengan</w:t>
      </w:r>
      <w:r w:rsidRPr="0089248D">
        <w:rPr>
          <w:color w:val="FFFFFF" w:themeColor="background1"/>
        </w:rPr>
        <w:t xml:space="preserve"> i</w:t>
      </w:r>
      <w:r w:rsidRPr="00BB20C6">
        <w:t>logo</w:t>
      </w:r>
      <w:r w:rsidRPr="0089248D">
        <w:rPr>
          <w:color w:val="FFFFFF" w:themeColor="background1"/>
        </w:rPr>
        <w:t xml:space="preserve"> i</w:t>
      </w:r>
      <w:r w:rsidRPr="00BB20C6">
        <w:t>halal</w:t>
      </w:r>
      <w:r w:rsidRPr="0089248D">
        <w:rPr>
          <w:color w:val="FFFFFF" w:themeColor="background1"/>
        </w:rPr>
        <w:t xml:space="preserve"> i</w:t>
      </w:r>
      <w:r w:rsidRPr="00BB20C6">
        <w:t>resmi</w:t>
      </w:r>
      <w:r w:rsidRPr="0089248D">
        <w:rPr>
          <w:color w:val="FFFFFF" w:themeColor="background1"/>
        </w:rPr>
        <w:t xml:space="preserve"> i</w:t>
      </w:r>
      <w:r w:rsidRPr="00BB20C6">
        <w:t>pada</w:t>
      </w:r>
      <w:r w:rsidRPr="0089248D">
        <w:rPr>
          <w:color w:val="FFFFFF" w:themeColor="background1"/>
        </w:rPr>
        <w:t xml:space="preserve"> i</w:t>
      </w:r>
      <w:r w:rsidRPr="00BB20C6">
        <w:t>kemasan</w:t>
      </w:r>
      <w:r w:rsidRPr="0089248D">
        <w:rPr>
          <w:color w:val="FFFFFF" w:themeColor="background1"/>
        </w:rPr>
        <w:t xml:space="preserve"> i</w:t>
      </w:r>
      <w:r w:rsidRPr="00BB20C6">
        <w:t>atau</w:t>
      </w:r>
      <w:r w:rsidRPr="0089248D">
        <w:rPr>
          <w:color w:val="FFFFFF" w:themeColor="background1"/>
        </w:rPr>
        <w:t xml:space="preserve"> i</w:t>
      </w:r>
      <w:r w:rsidRPr="00BB20C6">
        <w:t>label</w:t>
      </w:r>
      <w:r w:rsidRPr="0089248D">
        <w:rPr>
          <w:color w:val="FFFFFF" w:themeColor="background1"/>
        </w:rPr>
        <w:t xml:space="preserve"> i</w:t>
      </w:r>
      <w:r w:rsidRPr="00BB20C6">
        <w:t>restoran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akan</w:t>
      </w:r>
      <w:r w:rsidRPr="0089248D">
        <w:rPr>
          <w:color w:val="FFFFFF" w:themeColor="background1"/>
        </w:rPr>
        <w:t xml:space="preserve"> i</w:t>
      </w:r>
      <w:r w:rsidRPr="00BB20C6">
        <w:t>dilakukan</w:t>
      </w:r>
      <w:r w:rsidRPr="0089248D">
        <w:rPr>
          <w:color w:val="FFFFFF" w:themeColor="background1"/>
        </w:rPr>
        <w:t xml:space="preserve"> i</w:t>
      </w:r>
      <w:r w:rsidRPr="00BB20C6">
        <w:t>pemeriksaan</w:t>
      </w:r>
      <w:r w:rsidRPr="0089248D">
        <w:rPr>
          <w:color w:val="FFFFFF" w:themeColor="background1"/>
        </w:rPr>
        <w:t xml:space="preserve"> i</w:t>
      </w:r>
      <w:r w:rsidRPr="00BB20C6">
        <w:t>rutin</w:t>
      </w:r>
      <w:r w:rsidRPr="0089248D">
        <w:rPr>
          <w:color w:val="FFFFFF" w:themeColor="background1"/>
        </w:rPr>
        <w:t xml:space="preserve"> i</w:t>
      </w:r>
      <w:r w:rsidRPr="00BB20C6">
        <w:t>oleh</w:t>
      </w:r>
      <w:r w:rsidRPr="0089248D">
        <w:rPr>
          <w:color w:val="FFFFFF" w:themeColor="background1"/>
        </w:rPr>
        <w:t xml:space="preserve"> i</w:t>
      </w:r>
      <w:r w:rsidRPr="00BB20C6">
        <w:t>Badan</w:t>
      </w:r>
      <w:r w:rsidRPr="0089248D">
        <w:rPr>
          <w:color w:val="FFFFFF" w:themeColor="background1"/>
        </w:rPr>
        <w:t xml:space="preserve"> i</w:t>
      </w:r>
      <w:r w:rsidRPr="00BB20C6">
        <w:t>Pengawas</w:t>
      </w:r>
      <w:r w:rsidRPr="0089248D">
        <w:rPr>
          <w:color w:val="FFFFFF" w:themeColor="background1"/>
        </w:rPr>
        <w:t xml:space="preserve"> i</w:t>
      </w:r>
      <w:r w:rsidRPr="00BB20C6">
        <w:t>Obat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Makanan</w:t>
      </w:r>
      <w:r w:rsidRPr="0089248D">
        <w:rPr>
          <w:color w:val="FFFFFF" w:themeColor="background1"/>
        </w:rPr>
        <w:t xml:space="preserve"> i</w:t>
      </w:r>
      <w:r w:rsidRPr="00BB20C6">
        <w:t>(BPOM)</w:t>
      </w:r>
      <w:r w:rsidRPr="0089248D">
        <w:rPr>
          <w:color w:val="FFFFFF" w:themeColor="background1"/>
        </w:rPr>
        <w:t xml:space="preserve"> i</w:t>
      </w:r>
      <w:r w:rsidRPr="00BB20C6">
        <w:t>sehingga</w:t>
      </w:r>
      <w:r w:rsidRPr="0089248D">
        <w:rPr>
          <w:color w:val="FFFFFF" w:themeColor="background1"/>
        </w:rPr>
        <w:t xml:space="preserve"> i</w:t>
      </w:r>
      <w:r w:rsidRPr="00BB20C6">
        <w:t>makanan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minuman</w:t>
      </w:r>
      <w:r w:rsidRPr="0089248D">
        <w:rPr>
          <w:color w:val="FFFFFF" w:themeColor="background1"/>
        </w:rPr>
        <w:t xml:space="preserve"> i</w:t>
      </w:r>
      <w:r w:rsidRPr="00BB20C6">
        <w:t>yang</w:t>
      </w:r>
      <w:r w:rsidRPr="0089248D">
        <w:rPr>
          <w:color w:val="FFFFFF" w:themeColor="background1"/>
        </w:rPr>
        <w:t xml:space="preserve"> i</w:t>
      </w:r>
      <w:r w:rsidRPr="00BB20C6">
        <w:t>tersedia</w:t>
      </w:r>
      <w:r w:rsidRPr="0089248D">
        <w:rPr>
          <w:color w:val="FFFFFF" w:themeColor="background1"/>
        </w:rPr>
        <w:t xml:space="preserve"> i</w:t>
      </w:r>
      <w:r w:rsidRPr="00BB20C6">
        <w:t>tetap</w:t>
      </w:r>
      <w:r w:rsidRPr="0089248D">
        <w:rPr>
          <w:color w:val="FFFFFF" w:themeColor="background1"/>
        </w:rPr>
        <w:t xml:space="preserve"> i</w:t>
      </w:r>
      <w:r w:rsidRPr="00BB20C6">
        <w:t>terjamin</w:t>
      </w:r>
      <w:r w:rsidRPr="0089248D">
        <w:rPr>
          <w:color w:val="FFFFFF" w:themeColor="background1"/>
        </w:rPr>
        <w:t xml:space="preserve"> i</w:t>
      </w:r>
      <w:r w:rsidRPr="00BB20C6">
        <w:t>kualitas</w:t>
      </w:r>
      <w:r w:rsidRPr="0089248D">
        <w:rPr>
          <w:color w:val="FFFFFF" w:themeColor="background1"/>
        </w:rPr>
        <w:t xml:space="preserve"> i</w:t>
      </w:r>
      <w:r w:rsidRPr="00BB20C6">
        <w:t>serta</w:t>
      </w:r>
      <w:r w:rsidRPr="0089248D">
        <w:rPr>
          <w:color w:val="FFFFFF" w:themeColor="background1"/>
        </w:rPr>
        <w:t xml:space="preserve"> i</w:t>
      </w:r>
      <w:r w:rsidRPr="00BB20C6">
        <w:t>kehalalannya</w:t>
      </w:r>
      <w:r w:rsidRPr="0089248D">
        <w:rPr>
          <w:color w:val="FFFFFF" w:themeColor="background1"/>
        </w:rPr>
        <w:t xml:space="preserve"> i</w:t>
      </w:r>
      <w:r w:rsidRPr="00BB20C6">
        <w:t>bagi</w:t>
      </w:r>
      <w:r w:rsidRPr="0089248D">
        <w:rPr>
          <w:color w:val="FFFFFF" w:themeColor="background1"/>
        </w:rPr>
        <w:t xml:space="preserve"> i</w:t>
      </w:r>
      <w:r w:rsidRPr="00BB20C6">
        <w:t>setiap</w:t>
      </w:r>
      <w:r w:rsidRPr="0089248D">
        <w:rPr>
          <w:color w:val="FFFFFF" w:themeColor="background1"/>
        </w:rPr>
        <w:t xml:space="preserve"> i</w:t>
      </w:r>
      <w:r w:rsidRPr="00BB20C6">
        <w:t>warga</w:t>
      </w:r>
      <w:r w:rsidRPr="0089248D">
        <w:rPr>
          <w:color w:val="FFFFFF" w:themeColor="background1"/>
        </w:rPr>
        <w:t xml:space="preserve"> i</w:t>
      </w:r>
      <w:r w:rsidRPr="00BB20C6">
        <w:t>termasuk</w:t>
      </w:r>
      <w:r w:rsidRPr="0089248D">
        <w:rPr>
          <w:color w:val="FFFFFF" w:themeColor="background1"/>
        </w:rPr>
        <w:t xml:space="preserve"> i</w:t>
      </w:r>
      <w:r w:rsidRPr="00BB20C6">
        <w:t>wisatawan.</w:t>
      </w:r>
      <w:r w:rsidRPr="0089248D">
        <w:rPr>
          <w:color w:val="FFFFFF" w:themeColor="background1"/>
        </w:rPr>
        <w:t xml:space="preserve"> i</w:t>
      </w:r>
      <w:r w:rsidRPr="00BB20C6">
        <w:t>Untuk</w:t>
      </w:r>
      <w:r w:rsidRPr="0089248D">
        <w:rPr>
          <w:color w:val="FFFFFF" w:themeColor="background1"/>
        </w:rPr>
        <w:t xml:space="preserve"> i</w:t>
      </w:r>
      <w:r w:rsidRPr="00BB20C6">
        <w:t>warga</w:t>
      </w:r>
      <w:r w:rsidRPr="0089248D">
        <w:rPr>
          <w:color w:val="FFFFFF" w:themeColor="background1"/>
        </w:rPr>
        <w:t xml:space="preserve"> i</w:t>
      </w:r>
      <w:r w:rsidRPr="00BB20C6">
        <w:t>dan</w:t>
      </w:r>
      <w:r w:rsidRPr="0089248D">
        <w:rPr>
          <w:color w:val="FFFFFF" w:themeColor="background1"/>
        </w:rPr>
        <w:t xml:space="preserve"> i</w:t>
      </w:r>
      <w:r w:rsidRPr="00BB20C6">
        <w:t>wisatawan</w:t>
      </w:r>
      <w:r w:rsidRPr="0089248D">
        <w:rPr>
          <w:color w:val="FFFFFF" w:themeColor="background1"/>
        </w:rPr>
        <w:t xml:space="preserve"> i</w:t>
      </w:r>
      <w:r w:rsidRPr="00BB20C6">
        <w:t>non-muslim</w:t>
      </w:r>
      <w:r w:rsidRPr="0089248D">
        <w:rPr>
          <w:color w:val="FFFFFF" w:themeColor="background1"/>
        </w:rPr>
        <w:t xml:space="preserve"> i</w:t>
      </w:r>
      <w:r w:rsidRPr="00BB20C6">
        <w:t>dapat</w:t>
      </w:r>
      <w:r w:rsidRPr="0089248D">
        <w:rPr>
          <w:color w:val="FFFFFF" w:themeColor="background1"/>
        </w:rPr>
        <w:t xml:space="preserve"> i</w:t>
      </w:r>
      <w:r w:rsidRPr="00BB20C6">
        <w:t>mempercayai</w:t>
      </w:r>
      <w:r w:rsidRPr="0089248D">
        <w:rPr>
          <w:color w:val="FFFFFF" w:themeColor="background1"/>
        </w:rPr>
        <w:t xml:space="preserve"> i</w:t>
      </w:r>
      <w:r w:rsidRPr="00BB20C6">
        <w:t>bahwa</w:t>
      </w:r>
      <w:r w:rsidRPr="0089248D">
        <w:rPr>
          <w:color w:val="FFFFFF" w:themeColor="background1"/>
        </w:rPr>
        <w:t xml:space="preserve"> i</w:t>
      </w:r>
      <w:r w:rsidRPr="00BB20C6">
        <w:t>label</w:t>
      </w:r>
      <w:r w:rsidRPr="0089248D">
        <w:rPr>
          <w:color w:val="FFFFFF" w:themeColor="background1"/>
        </w:rPr>
        <w:t xml:space="preserve"> i</w:t>
      </w:r>
      <w:r w:rsidRPr="00BB20C6">
        <w:t>tersebut</w:t>
      </w:r>
      <w:r w:rsidRPr="0089248D">
        <w:rPr>
          <w:color w:val="FFFFFF" w:themeColor="background1"/>
        </w:rPr>
        <w:t xml:space="preserve"> i</w:t>
      </w:r>
      <w:r w:rsidRPr="00BB20C6">
        <w:t>menunjukkan</w:t>
      </w:r>
      <w:r w:rsidRPr="0089248D">
        <w:rPr>
          <w:color w:val="FFFFFF" w:themeColor="background1"/>
        </w:rPr>
        <w:t xml:space="preserve"> i</w:t>
      </w:r>
      <w:r w:rsidRPr="00BB20C6">
        <w:t>tidak</w:t>
      </w:r>
      <w:r w:rsidRPr="0089248D">
        <w:rPr>
          <w:color w:val="FFFFFF" w:themeColor="background1"/>
        </w:rPr>
        <w:t xml:space="preserve"> i</w:t>
      </w:r>
      <w:r w:rsidRPr="00BB20C6">
        <w:t>adanya</w:t>
      </w:r>
      <w:r w:rsidRPr="0089248D">
        <w:rPr>
          <w:color w:val="FFFFFF" w:themeColor="background1"/>
        </w:rPr>
        <w:t xml:space="preserve"> i</w:t>
      </w:r>
      <w:r w:rsidRPr="00BB20C6">
        <w:t>kandungan</w:t>
      </w:r>
      <w:r w:rsidRPr="0089248D">
        <w:rPr>
          <w:color w:val="FFFFFF" w:themeColor="background1"/>
        </w:rPr>
        <w:t xml:space="preserve"> i</w:t>
      </w:r>
      <w:r w:rsidRPr="00BB20C6">
        <w:t>zat</w:t>
      </w:r>
      <w:r w:rsidRPr="0089248D">
        <w:rPr>
          <w:color w:val="FFFFFF" w:themeColor="background1"/>
        </w:rPr>
        <w:t xml:space="preserve"> i</w:t>
      </w:r>
      <w:r w:rsidRPr="00BB20C6">
        <w:t>berbahaya</w:t>
      </w:r>
      <w:r w:rsidRPr="0089248D">
        <w:rPr>
          <w:color w:val="FFFFFF" w:themeColor="background1"/>
        </w:rPr>
        <w:t xml:space="preserve"> i</w:t>
      </w:r>
      <w:r w:rsidRPr="00BB20C6">
        <w:t>bagi</w:t>
      </w:r>
      <w:r w:rsidRPr="0089248D">
        <w:rPr>
          <w:color w:val="FFFFFF" w:themeColor="background1"/>
        </w:rPr>
        <w:t xml:space="preserve"> i</w:t>
      </w:r>
      <w:r w:rsidRPr="00BB20C6">
        <w:t>tubuh</w:t>
      </w:r>
      <w:r w:rsidRPr="0089248D">
        <w:rPr>
          <w:color w:val="FFFFFF" w:themeColor="background1"/>
        </w:rPr>
        <w:t xml:space="preserve"> i</w:t>
      </w:r>
      <w:r w:rsidRPr="00BB20C6">
        <w:t>sehingg</w:t>
      </w:r>
      <w:r w:rsidRPr="0089248D">
        <w:rPr>
          <w:color w:val="FFFFFF" w:themeColor="background1"/>
        </w:rPr>
        <w:t xml:space="preserve"> i</w:t>
      </w:r>
      <w:r w:rsidRPr="00BB20C6">
        <w:t>aman</w:t>
      </w:r>
      <w:r w:rsidRPr="0089248D">
        <w:rPr>
          <w:color w:val="FFFFFF" w:themeColor="background1"/>
        </w:rPr>
        <w:t xml:space="preserve"> i</w:t>
      </w:r>
      <w:r w:rsidRPr="00BB20C6">
        <w:t>untuk</w:t>
      </w:r>
      <w:r w:rsidRPr="0089248D">
        <w:rPr>
          <w:color w:val="FFFFFF" w:themeColor="background1"/>
        </w:rPr>
        <w:t xml:space="preserve"> i</w:t>
      </w:r>
      <w:r w:rsidRPr="00BB20C6">
        <w:t>dikonsumsi</w:t>
      </w:r>
      <w:r w:rsidRPr="0089248D">
        <w:rPr>
          <w:color w:val="FFFFFF" w:themeColor="background1"/>
        </w:rPr>
        <w:t xml:space="preserve"> i</w:t>
      </w:r>
      <w:r w:rsidRPr="00BB20C6">
        <w:fldChar w:fldCharType="begin" w:fldLock="1"/>
      </w:r>
      <w:r w:rsidRPr="00BB20C6">
        <w:instrText>ADDIN CSL_CITATION {"citationItems":[{"id":"ITEM-1","itemData":{"author":[{"dropping-particle":"","family":"Jaelani","given":"A","non-dropping-particle":"","parse-names":false,"suffix":""}],"id":"ITEM-1","issued":{"date-parts":[["2017"]]},"title":"Industri wisata halal di Indonesia: Potensi dan prospek","type":"article-journal"},"uris":["http://www.mendeley.com/documents/?uuid=3b951a76-29eb-4d40-a625-fcea6ae6c59a"]}],"mendeley":{"formattedCitation":"(Jaelani, 2017)","plainTextFormattedCitation":"(Jaelani, 2017)","previouslyFormattedCitation":"(Jaelani, 2017)"},"properties":{"noteIndex":0},"schema":"https://github.com/citation-style-language/schema/raw/master/csl-citation.json"}</w:instrText>
      </w:r>
      <w:r w:rsidRPr="00BB20C6">
        <w:fldChar w:fldCharType="separate"/>
      </w:r>
      <w:r w:rsidRPr="00BB20C6">
        <w:rPr>
          <w:noProof/>
        </w:rPr>
        <w:t>(Jaelani,</w:t>
      </w:r>
      <w:r w:rsidRPr="0089248D">
        <w:rPr>
          <w:noProof/>
          <w:color w:val="FFFFFF" w:themeColor="background1"/>
        </w:rPr>
        <w:t xml:space="preserve"> i</w:t>
      </w:r>
      <w:r w:rsidRPr="00BB20C6">
        <w:rPr>
          <w:noProof/>
        </w:rPr>
        <w:t>2017)</w:t>
      </w:r>
      <w:r w:rsidRPr="00BB20C6">
        <w:fldChar w:fldCharType="end"/>
      </w:r>
    </w:p>
    <w:p w:rsidR="00D5684C" w:rsidRPr="00BB20C6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Hubu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ilater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nt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B20C6">
        <w:rPr>
          <w:rFonts w:ascii="Times New Roman" w:hAnsi="Times New Roman" w:cs="Times New Roman"/>
          <w:sz w:val="24"/>
          <w:szCs w:val="24"/>
        </w:rPr>
        <w:t>UAE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ud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langsu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uru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ak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cukup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m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eluar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jum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plom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(UAE)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Tidak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kerjasa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kspor/imp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tap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kerjasa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jug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unju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stinasi-destin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sebu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antara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doro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kunju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ikut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rogram-progr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selenggar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awa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tu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i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ubai.</w:t>
      </w:r>
    </w:p>
    <w:p w:rsidR="00D5684C" w:rsidRPr="00BB20C6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BB20C6">
        <w:rPr>
          <w:rFonts w:ascii="Times New Roman" w:hAnsi="Times New Roman" w:cs="Times New Roman"/>
          <w:sz w:val="24"/>
          <w:szCs w:val="24"/>
        </w:rPr>
        <w:t>UE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rup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alam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kspan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konom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cep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r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tumbuh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dud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inggi.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dasar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MF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d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ahu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2013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GDP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omin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E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empat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rut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du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CCAS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(sete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udi)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tig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imu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ng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&amp;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frik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t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(MENA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(sete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u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ran)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30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un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B20C6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haeruddin","given":"","non-dropping-particle":"","parse-names":false,"suffix":""},{"dropping-particle":"","family":"Hidayat S","given":"","non-dropping-particle":"","parse-names":false,"suffix":""}],"container-title":"Jurnal Chronologia","id":"ITEM-1","issued":{"date-parts":[["2020"]]},"page":"1-10","title":"Uni Emirat Arab: Kuasa Ekonomi di Timur Tengah (2002-2018)","type":"article-journal","volume":"2"},"uris":["http://www.mendeley.com/documents/?uuid=77e762ac-1877-3c3c-95ae-ac450805bae7"]}],"mendeley":{"formattedCitation":"(Khaeruddin &amp; Hidayat S, 2020)","plainTextFormattedCitation":"(Khaeruddin &amp; Hidayat S, 2020)","previouslyFormattedCitation":"(Khaeruddin &amp; Hidayat S, 2020)"},"properties":{"noteIndex":0},"schema":"https://github.com/citation-style-language/schema/raw/master/csl-citation.json"}</w:instrText>
      </w:r>
      <w:r w:rsidRPr="00BB20C6">
        <w:rPr>
          <w:rFonts w:ascii="Times New Roman" w:hAnsi="Times New Roman" w:cs="Times New Roman"/>
          <w:sz w:val="24"/>
          <w:szCs w:val="24"/>
        </w:rPr>
        <w:fldChar w:fldCharType="separate"/>
      </w:r>
      <w:r w:rsidRPr="00BB20C6">
        <w:rPr>
          <w:rFonts w:ascii="Times New Roman" w:hAnsi="Times New Roman" w:cs="Times New Roman"/>
          <w:noProof/>
          <w:sz w:val="24"/>
          <w:szCs w:val="24"/>
        </w:rPr>
        <w:t>(Khaeruddi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Hidayat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S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noProof/>
          <w:sz w:val="24"/>
          <w:szCs w:val="24"/>
        </w:rPr>
        <w:t>2020)</w:t>
      </w:r>
      <w:r w:rsidRPr="00BB20C6">
        <w:rPr>
          <w:rFonts w:ascii="Times New Roman" w:hAnsi="Times New Roman" w:cs="Times New Roman"/>
          <w:sz w:val="24"/>
          <w:szCs w:val="24"/>
        </w:rPr>
        <w:fldChar w:fldCharType="end"/>
      </w:r>
      <w:r w:rsidRPr="00BB20C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D5684C" w:rsidRPr="00BB20C6" w:rsidRDefault="00D5684C" w:rsidP="00D5684C">
      <w:pPr>
        <w:spacing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lastRenderedPageBreak/>
        <w:t>Menuru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a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us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atisti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B20C6">
        <w:rPr>
          <w:rFonts w:ascii="Times New Roman" w:hAnsi="Times New Roman" w:cs="Times New Roman"/>
          <w:sz w:val="24"/>
          <w:szCs w:val="24"/>
        </w:rPr>
        <w:t>BPS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ahu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2017-2019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jum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unju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nca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ba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ja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berap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lay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antara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SEAN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imu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ngah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ropa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merika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Ocean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berap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inny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berap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lay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sebu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imu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ng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rup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lay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ot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unju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li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diki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banding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lay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inny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Wilayah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imu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ng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ba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ja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berap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ma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rup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jum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unju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maki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uru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iap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ahunny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Penurunan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unju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rup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fa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pengaruh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ekonom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ua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ara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hingg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tari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etahu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plom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p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j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laku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ingkat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kawa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d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ahu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2017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mp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2019.</w:t>
      </w:r>
    </w:p>
    <w:p w:rsidR="00D5684C" w:rsidRPr="00BB20C6" w:rsidRDefault="00D5684C" w:rsidP="00D5684C">
      <w:pPr>
        <w:spacing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s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ke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d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ust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alam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ai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ranan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pa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ingkat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ekonom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gu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mbangun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gemba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nege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bag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tu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Hingga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u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upay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kai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rjasama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(UEA)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Sehingga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as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(UEA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t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tap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abi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alam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ingkatan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proofErr w:type="gramEnd"/>
    </w:p>
    <w:p w:rsidR="00D5684C" w:rsidRPr="00BB20C6" w:rsidRDefault="00D5684C" w:rsidP="00D5684C">
      <w:pPr>
        <w:spacing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anggap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sebut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butuh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gemba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ebi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nju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d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.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Oleh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are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laku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rj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bid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gemba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(UEA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ingkat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kosiste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Gambaran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ta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lak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papar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t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r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diki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fakta-fak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jadi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k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tu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ja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la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lastRenderedPageBreak/>
        <w:t>i</w:t>
      </w:r>
      <w:r w:rsidRPr="00BB20C6">
        <w:rPr>
          <w:rFonts w:ascii="Times New Roman" w:hAnsi="Times New Roman" w:cs="Times New Roman"/>
          <w:sz w:val="24"/>
          <w:szCs w:val="24"/>
        </w:rPr>
        <w:t>uta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angk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plom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uru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ngat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ari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kaj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ebi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jau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r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urai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analisis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ebi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judu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“</w:t>
      </w:r>
      <w:bookmarkStart w:id="2" w:name="_Hlk95760427"/>
      <w:r w:rsidRPr="00BB20C6">
        <w:rPr>
          <w:rFonts w:ascii="Times New Roman" w:hAnsi="Times New Roman" w:cs="Times New Roman"/>
          <w:sz w:val="24"/>
          <w:szCs w:val="24"/>
        </w:rPr>
        <w:t>Diplom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ingkat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l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awa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(UEA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2017-2019</w:t>
      </w:r>
      <w:bookmarkEnd w:id="2"/>
      <w:r w:rsidRPr="00BB20C6">
        <w:rPr>
          <w:rFonts w:ascii="Times New Roman" w:hAnsi="Times New Roman" w:cs="Times New Roman"/>
          <w:sz w:val="24"/>
          <w:szCs w:val="24"/>
        </w:rPr>
        <w:t>”.</w:t>
      </w:r>
    </w:p>
    <w:p w:rsidR="00D5684C" w:rsidRPr="0087629A" w:rsidRDefault="00D5684C" w:rsidP="00D5684C">
      <w:pPr>
        <w:pStyle w:val="ListParagraph1"/>
        <w:numPr>
          <w:ilvl w:val="1"/>
          <w:numId w:val="1"/>
        </w:numPr>
        <w:spacing w:line="480" w:lineRule="auto"/>
        <w:ind w:left="0" w:firstLine="0"/>
        <w:jc w:val="both"/>
        <w:outlineLvl w:val="1"/>
        <w:rPr>
          <w:rFonts w:ascii="Times New Roman" w:hAnsi="Times New Roman" w:cs="Times New Roman"/>
          <w:b/>
          <w:bCs/>
          <w:sz w:val="24"/>
          <w:szCs w:val="24"/>
        </w:rPr>
      </w:pPr>
      <w:bookmarkStart w:id="3" w:name="_Toc113523482"/>
      <w:r w:rsidRPr="00E640DE">
        <w:rPr>
          <w:rFonts w:ascii="Times New Roman" w:hAnsi="Times New Roman" w:cs="Times New Roman"/>
          <w:b/>
          <w:bCs/>
          <w:sz w:val="24"/>
          <w:szCs w:val="24"/>
        </w:rPr>
        <w:t>Identifikasi</w:t>
      </w:r>
      <w:r w:rsidRPr="0089248D">
        <w:rPr>
          <w:rFonts w:ascii="Times New Roman" w:hAnsi="Times New Roman" w:cs="Times New Roman"/>
          <w:bCs/>
          <w:color w:val="FFFFFF" w:themeColor="background1"/>
          <w:sz w:val="24"/>
          <w:szCs w:val="24"/>
        </w:rPr>
        <w:t xml:space="preserve"> i</w:t>
      </w:r>
      <w:r w:rsidRPr="00E640DE">
        <w:rPr>
          <w:rFonts w:ascii="Times New Roman" w:hAnsi="Times New Roman" w:cs="Times New Roman"/>
          <w:b/>
          <w:bCs/>
          <w:sz w:val="24"/>
          <w:szCs w:val="24"/>
        </w:rPr>
        <w:t>Masalah</w:t>
      </w:r>
      <w:bookmarkEnd w:id="3"/>
    </w:p>
    <w:p w:rsidR="00D5684C" w:rsidRPr="00BB20C6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bu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nda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tera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jelas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ta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lak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salah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gu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udah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analis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d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k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identifik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bag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ikut:</w:t>
      </w:r>
    </w:p>
    <w:p w:rsidR="00D5684C" w:rsidRPr="00BB20C6" w:rsidRDefault="00D5684C" w:rsidP="00D5684C">
      <w:pPr>
        <w:pStyle w:val="ListParagraph1"/>
        <w:numPr>
          <w:ilvl w:val="0"/>
          <w:numId w:val="2"/>
        </w:numPr>
        <w:spacing w:line="48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Bagaima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kemba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ust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l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?</w:t>
      </w:r>
    </w:p>
    <w:p w:rsidR="00D5684C" w:rsidRPr="00BB20C6" w:rsidRDefault="00D5684C" w:rsidP="00D5684C">
      <w:pPr>
        <w:pStyle w:val="ListParagraph1"/>
        <w:numPr>
          <w:ilvl w:val="0"/>
          <w:numId w:val="2"/>
        </w:numPr>
        <w:spacing w:line="48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Bagaima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gemba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ust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l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?</w:t>
      </w:r>
    </w:p>
    <w:p w:rsidR="00D5684C" w:rsidRPr="00BB20C6" w:rsidRDefault="00D5684C" w:rsidP="00D5684C">
      <w:pPr>
        <w:pStyle w:val="ListParagraph1"/>
        <w:numPr>
          <w:ilvl w:val="0"/>
          <w:numId w:val="2"/>
        </w:numPr>
        <w:spacing w:line="48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Bagaima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mplement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romo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l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ke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?</w:t>
      </w:r>
    </w:p>
    <w:p w:rsidR="00D5684C" w:rsidRDefault="00D5684C" w:rsidP="00D5684C">
      <w:pPr>
        <w:pStyle w:val="ListParagraph1"/>
        <w:spacing w:line="480" w:lineRule="auto"/>
        <w:ind w:left="349"/>
        <w:jc w:val="both"/>
        <w:rPr>
          <w:rFonts w:ascii="Times New Roman" w:hAnsi="Times New Roman" w:cs="Times New Roman"/>
          <w:sz w:val="24"/>
          <w:szCs w:val="24"/>
        </w:rPr>
      </w:pPr>
    </w:p>
    <w:p w:rsidR="00D5684C" w:rsidRPr="00BB20C6" w:rsidRDefault="00D5684C" w:rsidP="00D5684C">
      <w:pPr>
        <w:pStyle w:val="ListParagraph1"/>
        <w:spacing w:line="480" w:lineRule="auto"/>
        <w:ind w:left="349"/>
        <w:jc w:val="both"/>
        <w:rPr>
          <w:rFonts w:ascii="Times New Roman" w:hAnsi="Times New Roman" w:cs="Times New Roman"/>
          <w:sz w:val="24"/>
          <w:szCs w:val="24"/>
        </w:rPr>
      </w:pPr>
    </w:p>
    <w:p w:rsidR="00D5684C" w:rsidRPr="0087629A" w:rsidRDefault="00D5684C" w:rsidP="00D5684C">
      <w:pPr>
        <w:pStyle w:val="ListParagraph1"/>
        <w:numPr>
          <w:ilvl w:val="2"/>
          <w:numId w:val="1"/>
        </w:numPr>
        <w:spacing w:line="480" w:lineRule="auto"/>
        <w:outlineLvl w:val="2"/>
        <w:rPr>
          <w:rFonts w:ascii="Times New Roman" w:hAnsi="Times New Roman" w:cs="Times New Roman"/>
          <w:b/>
          <w:bCs/>
          <w:sz w:val="24"/>
          <w:szCs w:val="24"/>
        </w:rPr>
      </w:pPr>
      <w:bookmarkStart w:id="4" w:name="_Toc113523483"/>
      <w:r w:rsidRPr="00E640DE">
        <w:rPr>
          <w:rFonts w:ascii="Times New Roman" w:hAnsi="Times New Roman" w:cs="Times New Roman"/>
          <w:b/>
          <w:bCs/>
          <w:sz w:val="24"/>
          <w:szCs w:val="24"/>
        </w:rPr>
        <w:t>Pembatasan</w:t>
      </w:r>
      <w:r w:rsidRPr="0089248D">
        <w:rPr>
          <w:rFonts w:ascii="Times New Roman" w:hAnsi="Times New Roman" w:cs="Times New Roman"/>
          <w:bCs/>
          <w:color w:val="FFFFFF" w:themeColor="background1"/>
          <w:sz w:val="24"/>
          <w:szCs w:val="24"/>
        </w:rPr>
        <w:t xml:space="preserve"> i</w:t>
      </w:r>
      <w:r w:rsidRPr="00E640DE">
        <w:rPr>
          <w:rFonts w:ascii="Times New Roman" w:hAnsi="Times New Roman" w:cs="Times New Roman"/>
          <w:b/>
          <w:bCs/>
          <w:sz w:val="24"/>
          <w:szCs w:val="24"/>
        </w:rPr>
        <w:t>Masalah</w:t>
      </w:r>
      <w:bookmarkEnd w:id="4"/>
    </w:p>
    <w:p w:rsidR="00D5684C" w:rsidRPr="00BB20C6" w:rsidRDefault="00D5684C" w:rsidP="00D5684C">
      <w:pPr>
        <w:pStyle w:val="ListParagraph1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Aga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elit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laku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ebi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foku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dalam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dasar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bah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lih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rmasalah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da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i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are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da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ingkat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run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unju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ke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Maka</w:t>
      </w:r>
      <w:proofErr w:type="gramEnd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ta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elit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krip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i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fokus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mbaha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krip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rhadap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ngkah-langk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ta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ingkat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l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unju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s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(UEA).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proofErr w:type="gramEnd"/>
    </w:p>
    <w:p w:rsidR="00D5684C" w:rsidRPr="00E640DE" w:rsidRDefault="00D5684C" w:rsidP="00D5684C">
      <w:pPr>
        <w:pStyle w:val="Heading2"/>
        <w:numPr>
          <w:ilvl w:val="1"/>
          <w:numId w:val="1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5" w:name="_Toc113523484"/>
      <w:r w:rsidRPr="00E640DE">
        <w:rPr>
          <w:rFonts w:ascii="Times New Roman" w:hAnsi="Times New Roman" w:cs="Times New Roman"/>
          <w:b/>
          <w:bCs/>
          <w:color w:val="auto"/>
          <w:sz w:val="24"/>
          <w:szCs w:val="24"/>
        </w:rPr>
        <w:t>Rumusan</w:t>
      </w:r>
      <w:r w:rsidRPr="0089248D">
        <w:rPr>
          <w:rFonts w:ascii="Times New Roman" w:hAnsi="Times New Roman" w:cs="Times New Roman"/>
          <w:bCs/>
          <w:color w:val="FFFFFF" w:themeColor="background1"/>
          <w:sz w:val="24"/>
          <w:szCs w:val="24"/>
        </w:rPr>
        <w:t xml:space="preserve"> i</w:t>
      </w:r>
      <w:r w:rsidRPr="00E640DE">
        <w:rPr>
          <w:rFonts w:ascii="Times New Roman" w:hAnsi="Times New Roman" w:cs="Times New Roman"/>
          <w:b/>
          <w:bCs/>
          <w:color w:val="auto"/>
          <w:sz w:val="24"/>
          <w:szCs w:val="24"/>
        </w:rPr>
        <w:t>Masalah</w:t>
      </w:r>
      <w:bookmarkEnd w:id="5"/>
    </w:p>
    <w:p w:rsidR="00D5684C" w:rsidRPr="00BB20C6" w:rsidRDefault="00D5684C" w:rsidP="00D5684C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D5684C" w:rsidRPr="00BB20C6" w:rsidRDefault="00D5684C" w:rsidP="00D5684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ab/>
        <w:t>Mengac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pad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ta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lak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dentifika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ud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paparkan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k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rumu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angk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ole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dalah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lastRenderedPageBreak/>
        <w:t>i</w:t>
      </w:r>
      <w:r w:rsidRPr="00BB20C6">
        <w:rPr>
          <w:rFonts w:ascii="Times New Roman" w:hAnsi="Times New Roman" w:cs="Times New Roman"/>
          <w:sz w:val="24"/>
          <w:szCs w:val="24"/>
        </w:rPr>
        <w:t>“Bagaima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romo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ingkat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l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unju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s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B20C6">
        <w:rPr>
          <w:rFonts w:ascii="Times New Roman" w:hAnsi="Times New Roman" w:cs="Times New Roman"/>
          <w:sz w:val="24"/>
          <w:szCs w:val="24"/>
        </w:rPr>
        <w:t>UEA)?”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</w:p>
    <w:p w:rsidR="00D5684C" w:rsidRDefault="00D5684C" w:rsidP="00D5684C">
      <w:pPr>
        <w:pStyle w:val="Heading2"/>
        <w:numPr>
          <w:ilvl w:val="1"/>
          <w:numId w:val="1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6" w:name="_Toc113523485"/>
      <w:r w:rsidRPr="00E640DE">
        <w:rPr>
          <w:rFonts w:ascii="Times New Roman" w:hAnsi="Times New Roman" w:cs="Times New Roman"/>
          <w:b/>
          <w:bCs/>
          <w:color w:val="auto"/>
          <w:sz w:val="24"/>
          <w:szCs w:val="24"/>
        </w:rPr>
        <w:t>Tujuan</w:t>
      </w:r>
      <w:r w:rsidRPr="0089248D">
        <w:rPr>
          <w:rFonts w:ascii="Times New Roman" w:hAnsi="Times New Roman" w:cs="Times New Roman"/>
          <w:bCs/>
          <w:color w:val="FFFFFF" w:themeColor="background1"/>
          <w:sz w:val="24"/>
          <w:szCs w:val="24"/>
        </w:rPr>
        <w:t xml:space="preserve"> i</w:t>
      </w:r>
      <w:r w:rsidRPr="00E640DE">
        <w:rPr>
          <w:rFonts w:ascii="Times New Roman" w:hAnsi="Times New Roman" w:cs="Times New Roman"/>
          <w:b/>
          <w:bCs/>
          <w:color w:val="auto"/>
          <w:sz w:val="24"/>
          <w:szCs w:val="24"/>
        </w:rPr>
        <w:t>dan</w:t>
      </w:r>
      <w:r w:rsidRPr="0089248D">
        <w:rPr>
          <w:rFonts w:ascii="Times New Roman" w:hAnsi="Times New Roman" w:cs="Times New Roman"/>
          <w:bCs/>
          <w:color w:val="FFFFFF" w:themeColor="background1"/>
          <w:sz w:val="24"/>
          <w:szCs w:val="24"/>
        </w:rPr>
        <w:t xml:space="preserve"> i</w:t>
      </w:r>
      <w:r w:rsidRPr="00E640DE">
        <w:rPr>
          <w:rFonts w:ascii="Times New Roman" w:hAnsi="Times New Roman" w:cs="Times New Roman"/>
          <w:b/>
          <w:bCs/>
          <w:color w:val="auto"/>
          <w:sz w:val="24"/>
          <w:szCs w:val="24"/>
        </w:rPr>
        <w:t>Manfaat</w:t>
      </w:r>
      <w:r w:rsidRPr="0089248D">
        <w:rPr>
          <w:rFonts w:ascii="Times New Roman" w:hAnsi="Times New Roman" w:cs="Times New Roman"/>
          <w:bCs/>
          <w:color w:val="FFFFFF" w:themeColor="background1"/>
          <w:sz w:val="24"/>
          <w:szCs w:val="24"/>
        </w:rPr>
        <w:t xml:space="preserve"> i</w:t>
      </w:r>
      <w:r w:rsidRPr="00E640DE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6"/>
    </w:p>
    <w:p w:rsidR="00D5684C" w:rsidRPr="00495338" w:rsidRDefault="00D5684C" w:rsidP="00D5684C">
      <w:pPr>
        <w:pStyle w:val="ListParagraph"/>
      </w:pPr>
    </w:p>
    <w:p w:rsidR="00D5684C" w:rsidRPr="00E640DE" w:rsidRDefault="00D5684C" w:rsidP="00D5684C">
      <w:pPr>
        <w:pStyle w:val="Heading3"/>
        <w:rPr>
          <w:rFonts w:ascii="Times New Roman" w:hAnsi="Times New Roman" w:cs="Times New Roman"/>
          <w:b/>
          <w:bCs/>
          <w:color w:val="auto"/>
        </w:rPr>
      </w:pPr>
      <w:bookmarkStart w:id="7" w:name="_Toc113523486"/>
      <w:r w:rsidRPr="00E640DE">
        <w:rPr>
          <w:rFonts w:ascii="Times New Roman" w:hAnsi="Times New Roman" w:cs="Times New Roman"/>
          <w:b/>
          <w:bCs/>
          <w:color w:val="auto"/>
        </w:rPr>
        <w:t>1.4.1</w:t>
      </w:r>
      <w:r w:rsidRPr="00E640DE">
        <w:rPr>
          <w:rFonts w:ascii="Times New Roman" w:hAnsi="Times New Roman" w:cs="Times New Roman"/>
          <w:b/>
          <w:bCs/>
          <w:color w:val="auto"/>
        </w:rPr>
        <w:tab/>
        <w:t>Tujuan</w:t>
      </w:r>
      <w:r w:rsidRPr="0089248D">
        <w:rPr>
          <w:rFonts w:ascii="Times New Roman" w:hAnsi="Times New Roman" w:cs="Times New Roman"/>
          <w:bCs/>
          <w:color w:val="FFFFFF" w:themeColor="background1"/>
        </w:rPr>
        <w:t xml:space="preserve"> i</w:t>
      </w:r>
      <w:r w:rsidRPr="00E640DE">
        <w:rPr>
          <w:rFonts w:ascii="Times New Roman" w:hAnsi="Times New Roman" w:cs="Times New Roman"/>
          <w:b/>
          <w:bCs/>
          <w:color w:val="auto"/>
        </w:rPr>
        <w:t>Penelitian</w:t>
      </w:r>
      <w:bookmarkEnd w:id="7"/>
    </w:p>
    <w:p w:rsidR="00D5684C" w:rsidRPr="00BB20C6" w:rsidRDefault="00D5684C" w:rsidP="00D5684C">
      <w:pPr>
        <w:rPr>
          <w:rFonts w:ascii="Times New Roman" w:hAnsi="Times New Roman" w:cs="Times New Roman"/>
          <w:sz w:val="24"/>
          <w:szCs w:val="24"/>
        </w:rPr>
      </w:pPr>
    </w:p>
    <w:p w:rsidR="00D5684C" w:rsidRPr="00BB20C6" w:rsidRDefault="00D5684C" w:rsidP="00D5684C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Sebag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pa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ungkap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uju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mu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elit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i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k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bu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uju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elit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i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antarany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d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bag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ikut:</w:t>
      </w:r>
    </w:p>
    <w:p w:rsidR="00D5684C" w:rsidRPr="00BB20C6" w:rsidRDefault="00D5684C" w:rsidP="00D5684C">
      <w:pPr>
        <w:pStyle w:val="ListParagraph1"/>
        <w:numPr>
          <w:ilvl w:val="0"/>
          <w:numId w:val="3"/>
        </w:numPr>
        <w:spacing w:line="480" w:lineRule="auto"/>
        <w:ind w:left="993" w:hanging="284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Mengetahu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agaima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ol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rjasa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konom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ntar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B20C6">
        <w:rPr>
          <w:rFonts w:ascii="Times New Roman" w:hAnsi="Times New Roman" w:cs="Times New Roman"/>
          <w:sz w:val="24"/>
          <w:szCs w:val="24"/>
        </w:rPr>
        <w:t>UEA).</w:t>
      </w:r>
    </w:p>
    <w:p w:rsidR="00D5684C" w:rsidRPr="00BB20C6" w:rsidRDefault="00D5684C" w:rsidP="00D5684C">
      <w:pPr>
        <w:pStyle w:val="ListParagraph1"/>
        <w:numPr>
          <w:ilvl w:val="0"/>
          <w:numId w:val="3"/>
        </w:numPr>
        <w:spacing w:line="480" w:lineRule="auto"/>
        <w:ind w:left="993" w:hanging="284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Mengetahu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agaima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ingkat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B20C6">
        <w:rPr>
          <w:rFonts w:ascii="Times New Roman" w:hAnsi="Times New Roman" w:cs="Times New Roman"/>
          <w:sz w:val="24"/>
          <w:szCs w:val="24"/>
        </w:rPr>
        <w:t>UEA).</w:t>
      </w:r>
    </w:p>
    <w:p w:rsidR="00D5684C" w:rsidRPr="00BB20C6" w:rsidRDefault="00D5684C" w:rsidP="00D5684C">
      <w:pPr>
        <w:pStyle w:val="ListParagraph1"/>
        <w:numPr>
          <w:ilvl w:val="0"/>
          <w:numId w:val="3"/>
        </w:numPr>
        <w:spacing w:line="480" w:lineRule="auto"/>
        <w:ind w:left="993" w:hanging="284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analis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ambat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nations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brandi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Emirate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rab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</w:t>
      </w:r>
      <w:proofErr w:type="gramStart"/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>i</w:t>
      </w:r>
      <w:r w:rsidRPr="00BB20C6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B20C6">
        <w:rPr>
          <w:rFonts w:ascii="Times New Roman" w:hAnsi="Times New Roman" w:cs="Times New Roman"/>
          <w:sz w:val="24"/>
          <w:szCs w:val="24"/>
        </w:rPr>
        <w:t>UEA).</w:t>
      </w:r>
    </w:p>
    <w:p w:rsidR="00D5684C" w:rsidRPr="00E640DE" w:rsidRDefault="00D5684C" w:rsidP="00D5684C">
      <w:pPr>
        <w:pStyle w:val="Heading3"/>
        <w:rPr>
          <w:rFonts w:ascii="Times New Roman" w:hAnsi="Times New Roman" w:cs="Times New Roman"/>
          <w:b/>
          <w:bCs/>
          <w:color w:val="auto"/>
        </w:rPr>
      </w:pPr>
      <w:bookmarkStart w:id="8" w:name="_Toc113523487"/>
      <w:r w:rsidRPr="00E640DE">
        <w:rPr>
          <w:rFonts w:ascii="Times New Roman" w:hAnsi="Times New Roman" w:cs="Times New Roman"/>
          <w:b/>
          <w:bCs/>
          <w:color w:val="auto"/>
        </w:rPr>
        <w:t>1.4.2</w:t>
      </w:r>
      <w:r w:rsidRPr="00E640DE">
        <w:rPr>
          <w:rFonts w:ascii="Times New Roman" w:hAnsi="Times New Roman" w:cs="Times New Roman"/>
          <w:b/>
          <w:bCs/>
          <w:color w:val="auto"/>
        </w:rPr>
        <w:tab/>
        <w:t>Manfaat</w:t>
      </w:r>
      <w:r w:rsidRPr="0089248D">
        <w:rPr>
          <w:rFonts w:ascii="Times New Roman" w:hAnsi="Times New Roman" w:cs="Times New Roman"/>
          <w:bCs/>
          <w:color w:val="FFFFFF" w:themeColor="background1"/>
        </w:rPr>
        <w:t xml:space="preserve"> i</w:t>
      </w:r>
      <w:r w:rsidRPr="00E640DE">
        <w:rPr>
          <w:rFonts w:ascii="Times New Roman" w:hAnsi="Times New Roman" w:cs="Times New Roman"/>
          <w:b/>
          <w:bCs/>
          <w:color w:val="auto"/>
        </w:rPr>
        <w:t>Penelitian</w:t>
      </w:r>
      <w:bookmarkEnd w:id="8"/>
    </w:p>
    <w:p w:rsidR="00D5684C" w:rsidRPr="00BB20C6" w:rsidRDefault="00D5684C" w:rsidP="00D5684C">
      <w:pPr>
        <w:rPr>
          <w:rFonts w:ascii="Times New Roman" w:hAnsi="Times New Roman" w:cs="Times New Roman"/>
          <w:sz w:val="24"/>
          <w:szCs w:val="24"/>
        </w:rPr>
      </w:pPr>
    </w:p>
    <w:p w:rsidR="00D5684C" w:rsidRPr="00BB20C6" w:rsidRDefault="00D5684C" w:rsidP="00D5684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ab/>
        <w:t>Berdasar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uju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elit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par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atas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dapu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guna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elit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itu:</w:t>
      </w:r>
    </w:p>
    <w:p w:rsidR="00D5684C" w:rsidRPr="00BB20C6" w:rsidRDefault="00D5684C" w:rsidP="00D5684C">
      <w:pPr>
        <w:pStyle w:val="ListParagraph1"/>
        <w:numPr>
          <w:ilvl w:val="0"/>
          <w:numId w:val="4"/>
        </w:numPr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Memberi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gambar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amb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wawa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a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upu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mbac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en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nations</w:t>
      </w:r>
      <w:r w:rsidRPr="0089248D">
        <w:rPr>
          <w:rFonts w:ascii="Times New Roman" w:hAnsi="Times New Roman" w:cs="Times New Roman"/>
          <w:iCs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i/>
          <w:iCs/>
          <w:sz w:val="24"/>
          <w:szCs w:val="24"/>
        </w:rPr>
        <w:t>brandi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ektor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riwisata.</w:t>
      </w:r>
    </w:p>
    <w:p w:rsidR="00D5684C" w:rsidRPr="00BB20C6" w:rsidRDefault="00D5684C" w:rsidP="00D5684C">
      <w:pPr>
        <w:pStyle w:val="ListParagraph1"/>
        <w:numPr>
          <w:ilvl w:val="0"/>
          <w:numId w:val="4"/>
        </w:numPr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t>Hasi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r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elit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harap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gu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p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ijadi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dom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keperlu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referens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akademi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ag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min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adak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elit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lanjut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gena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y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asi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berhubu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e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tem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elit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enulis.</w:t>
      </w:r>
    </w:p>
    <w:p w:rsidR="00D5684C" w:rsidRPr="00BB20C6" w:rsidRDefault="00D5684C" w:rsidP="00D5684C">
      <w:pPr>
        <w:pStyle w:val="ListParagraph1"/>
        <w:numPr>
          <w:ilvl w:val="0"/>
          <w:numId w:val="4"/>
        </w:numPr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lastRenderedPageBreak/>
        <w:t>Untu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menuhi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la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yarat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l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menempuh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ji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idang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rjan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rogram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trat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at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(s-1)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da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jurus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Hubung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nternasional,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Fakult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lm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Sosial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dan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Ilmu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olitik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Universitas</w:t>
      </w:r>
      <w:r w:rsidRPr="0089248D">
        <w:rPr>
          <w:rFonts w:ascii="Times New Roman" w:hAnsi="Times New Roman" w:cs="Times New Roman"/>
          <w:color w:val="FFFFFF" w:themeColor="background1"/>
          <w:sz w:val="24"/>
          <w:szCs w:val="24"/>
        </w:rPr>
        <w:t xml:space="preserve"> i</w:t>
      </w:r>
      <w:r w:rsidRPr="00BB20C6">
        <w:rPr>
          <w:rFonts w:ascii="Times New Roman" w:hAnsi="Times New Roman" w:cs="Times New Roman"/>
          <w:sz w:val="24"/>
          <w:szCs w:val="24"/>
        </w:rPr>
        <w:t>Pasundan.</w:t>
      </w:r>
    </w:p>
    <w:p w:rsidR="00ED355D" w:rsidRPr="00370B4B" w:rsidRDefault="00ED355D">
      <w:pPr>
        <w:rPr>
          <w:lang w:val="id-ID"/>
        </w:rPr>
      </w:pPr>
      <w:bookmarkStart w:id="9" w:name="_GoBack"/>
      <w:bookmarkEnd w:id="9"/>
    </w:p>
    <w:sectPr w:rsidR="00ED355D" w:rsidRPr="00370B4B" w:rsidSect="00AB1DF9">
      <w:pgSz w:w="12191" w:h="18711" w:code="5"/>
      <w:pgMar w:top="2268" w:right="1701" w:bottom="1701" w:left="2268" w:header="709" w:footer="0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160B89"/>
    <w:multiLevelType w:val="multilevel"/>
    <w:tmpl w:val="03160B89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6F69E3"/>
    <w:multiLevelType w:val="hybridMultilevel"/>
    <w:tmpl w:val="F9E44C8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5B57D19"/>
    <w:multiLevelType w:val="multilevel"/>
    <w:tmpl w:val="15B57D19"/>
    <w:lvl w:ilvl="0">
      <w:start w:val="1"/>
      <w:numFmt w:val="decimal"/>
      <w:lvlText w:val="%1."/>
      <w:lvlJc w:val="left"/>
      <w:pPr>
        <w:ind w:left="1146" w:hanging="360"/>
      </w:p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3">
    <w:nsid w:val="1EDB78BD"/>
    <w:multiLevelType w:val="multilevel"/>
    <w:tmpl w:val="1EDB78BD"/>
    <w:lvl w:ilvl="0">
      <w:start w:val="1"/>
      <w:numFmt w:val="lowerLetter"/>
      <w:lvlText w:val="%1."/>
      <w:lvlJc w:val="left"/>
      <w:pPr>
        <w:ind w:left="1080" w:hanging="720"/>
      </w:pPr>
      <w:rPr>
        <w:rFonts w:hint="default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F10544C"/>
    <w:multiLevelType w:val="multilevel"/>
    <w:tmpl w:val="1F10544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1020E76"/>
    <w:multiLevelType w:val="multilevel"/>
    <w:tmpl w:val="21020E76"/>
    <w:lvl w:ilvl="0">
      <w:start w:val="1"/>
      <w:numFmt w:val="lowerLetter"/>
      <w:lvlText w:val="%1."/>
      <w:lvlJc w:val="left"/>
      <w:pPr>
        <w:ind w:left="1146" w:hanging="360"/>
      </w:p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6">
    <w:nsid w:val="23B91F64"/>
    <w:multiLevelType w:val="multilevel"/>
    <w:tmpl w:val="23B91F64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05E3BAA"/>
    <w:multiLevelType w:val="multilevel"/>
    <w:tmpl w:val="305E3BA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49A46B9"/>
    <w:multiLevelType w:val="multilevel"/>
    <w:tmpl w:val="349A46B9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354D057E"/>
    <w:multiLevelType w:val="multilevel"/>
    <w:tmpl w:val="354D057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EEF0DD3"/>
    <w:multiLevelType w:val="multilevel"/>
    <w:tmpl w:val="3EEF0DD3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930" w:hanging="57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>
    <w:nsid w:val="47EA0CE7"/>
    <w:multiLevelType w:val="multilevel"/>
    <w:tmpl w:val="47EA0CE7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color w:val="auto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C6218E0"/>
    <w:multiLevelType w:val="hybridMultilevel"/>
    <w:tmpl w:val="11DA59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EA01916"/>
    <w:multiLevelType w:val="multilevel"/>
    <w:tmpl w:val="4EA01916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4">
    <w:nsid w:val="50035017"/>
    <w:multiLevelType w:val="multilevel"/>
    <w:tmpl w:val="5003501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3F27D13"/>
    <w:multiLevelType w:val="multilevel"/>
    <w:tmpl w:val="63F27D13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FE62159"/>
    <w:multiLevelType w:val="multilevel"/>
    <w:tmpl w:val="6FE62159"/>
    <w:lvl w:ilvl="0">
      <w:start w:val="1"/>
      <w:numFmt w:val="decimal"/>
      <w:lvlText w:val="%1."/>
      <w:lvlJc w:val="left"/>
      <w:pPr>
        <w:ind w:left="1448" w:hanging="360"/>
      </w:pPr>
    </w:lvl>
    <w:lvl w:ilvl="1">
      <w:start w:val="1"/>
      <w:numFmt w:val="lowerLetter"/>
      <w:lvlText w:val="%2."/>
      <w:lvlJc w:val="left"/>
      <w:pPr>
        <w:ind w:left="2168" w:hanging="360"/>
      </w:pPr>
    </w:lvl>
    <w:lvl w:ilvl="2">
      <w:start w:val="1"/>
      <w:numFmt w:val="lowerRoman"/>
      <w:lvlText w:val="%3."/>
      <w:lvlJc w:val="right"/>
      <w:pPr>
        <w:ind w:left="2888" w:hanging="180"/>
      </w:pPr>
    </w:lvl>
    <w:lvl w:ilvl="3">
      <w:start w:val="1"/>
      <w:numFmt w:val="decimal"/>
      <w:lvlText w:val="%4."/>
      <w:lvlJc w:val="left"/>
      <w:pPr>
        <w:ind w:left="3608" w:hanging="360"/>
      </w:pPr>
    </w:lvl>
    <w:lvl w:ilvl="4">
      <w:start w:val="1"/>
      <w:numFmt w:val="lowerLetter"/>
      <w:lvlText w:val="%5."/>
      <w:lvlJc w:val="left"/>
      <w:pPr>
        <w:ind w:left="4328" w:hanging="360"/>
      </w:pPr>
    </w:lvl>
    <w:lvl w:ilvl="5">
      <w:start w:val="1"/>
      <w:numFmt w:val="lowerRoman"/>
      <w:lvlText w:val="%6."/>
      <w:lvlJc w:val="right"/>
      <w:pPr>
        <w:ind w:left="5048" w:hanging="180"/>
      </w:pPr>
    </w:lvl>
    <w:lvl w:ilvl="6">
      <w:start w:val="1"/>
      <w:numFmt w:val="decimal"/>
      <w:lvlText w:val="%7."/>
      <w:lvlJc w:val="left"/>
      <w:pPr>
        <w:ind w:left="5768" w:hanging="360"/>
      </w:pPr>
    </w:lvl>
    <w:lvl w:ilvl="7">
      <w:start w:val="1"/>
      <w:numFmt w:val="lowerLetter"/>
      <w:lvlText w:val="%8."/>
      <w:lvlJc w:val="left"/>
      <w:pPr>
        <w:ind w:left="6488" w:hanging="360"/>
      </w:pPr>
    </w:lvl>
    <w:lvl w:ilvl="8">
      <w:start w:val="1"/>
      <w:numFmt w:val="lowerRoman"/>
      <w:lvlText w:val="%9."/>
      <w:lvlJc w:val="right"/>
      <w:pPr>
        <w:ind w:left="7208" w:hanging="180"/>
      </w:pPr>
    </w:lvl>
  </w:abstractNum>
  <w:abstractNum w:abstractNumId="17">
    <w:nsid w:val="70B1044A"/>
    <w:multiLevelType w:val="multilevel"/>
    <w:tmpl w:val="70B1044A"/>
    <w:lvl w:ilvl="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b w:val="0"/>
        <w:sz w:val="23"/>
      </w:rPr>
    </w:lvl>
    <w:lvl w:ilvl="1">
      <w:start w:val="4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13"/>
  </w:num>
  <w:num w:numId="2">
    <w:abstractNumId w:val="2"/>
  </w:num>
  <w:num w:numId="3">
    <w:abstractNumId w:val="15"/>
  </w:num>
  <w:num w:numId="4">
    <w:abstractNumId w:val="16"/>
  </w:num>
  <w:num w:numId="5">
    <w:abstractNumId w:val="8"/>
  </w:num>
  <w:num w:numId="6">
    <w:abstractNumId w:val="4"/>
  </w:num>
  <w:num w:numId="7">
    <w:abstractNumId w:val="10"/>
  </w:num>
  <w:num w:numId="8">
    <w:abstractNumId w:val="5"/>
  </w:num>
  <w:num w:numId="9">
    <w:abstractNumId w:val="6"/>
  </w:num>
  <w:num w:numId="10">
    <w:abstractNumId w:val="14"/>
  </w:num>
  <w:num w:numId="11">
    <w:abstractNumId w:val="11"/>
  </w:num>
  <w:num w:numId="12">
    <w:abstractNumId w:val="7"/>
  </w:num>
  <w:num w:numId="13">
    <w:abstractNumId w:val="9"/>
  </w:num>
  <w:num w:numId="14">
    <w:abstractNumId w:val="0"/>
  </w:num>
  <w:num w:numId="15">
    <w:abstractNumId w:val="17"/>
  </w:num>
  <w:num w:numId="16">
    <w:abstractNumId w:val="3"/>
  </w:num>
  <w:num w:numId="17">
    <w:abstractNumId w:val="12"/>
  </w:num>
  <w:num w:numId="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B1DF9"/>
    <w:rsid w:val="0000311B"/>
    <w:rsid w:val="000063F9"/>
    <w:rsid w:val="0000712D"/>
    <w:rsid w:val="0001522C"/>
    <w:rsid w:val="0001536E"/>
    <w:rsid w:val="00015857"/>
    <w:rsid w:val="00022C90"/>
    <w:rsid w:val="0002457A"/>
    <w:rsid w:val="00026CEC"/>
    <w:rsid w:val="00031F00"/>
    <w:rsid w:val="00034D99"/>
    <w:rsid w:val="00036C84"/>
    <w:rsid w:val="00041049"/>
    <w:rsid w:val="00044C37"/>
    <w:rsid w:val="000642EC"/>
    <w:rsid w:val="00065552"/>
    <w:rsid w:val="00066200"/>
    <w:rsid w:val="00072A47"/>
    <w:rsid w:val="00073EEE"/>
    <w:rsid w:val="00075440"/>
    <w:rsid w:val="00082E64"/>
    <w:rsid w:val="000857F8"/>
    <w:rsid w:val="00087CD5"/>
    <w:rsid w:val="000A7184"/>
    <w:rsid w:val="000B5237"/>
    <w:rsid w:val="000B76B7"/>
    <w:rsid w:val="000C7C11"/>
    <w:rsid w:val="000D2B7B"/>
    <w:rsid w:val="000D2D81"/>
    <w:rsid w:val="000E38F0"/>
    <w:rsid w:val="000E525D"/>
    <w:rsid w:val="001036BC"/>
    <w:rsid w:val="00106B2E"/>
    <w:rsid w:val="00110F74"/>
    <w:rsid w:val="00115976"/>
    <w:rsid w:val="001200EA"/>
    <w:rsid w:val="001302B3"/>
    <w:rsid w:val="0013135B"/>
    <w:rsid w:val="00137D4E"/>
    <w:rsid w:val="001413D4"/>
    <w:rsid w:val="0014238F"/>
    <w:rsid w:val="00143509"/>
    <w:rsid w:val="00152A30"/>
    <w:rsid w:val="001547C1"/>
    <w:rsid w:val="00154D83"/>
    <w:rsid w:val="00157961"/>
    <w:rsid w:val="001607E0"/>
    <w:rsid w:val="001712CF"/>
    <w:rsid w:val="00174960"/>
    <w:rsid w:val="00186585"/>
    <w:rsid w:val="00192444"/>
    <w:rsid w:val="00192F34"/>
    <w:rsid w:val="00195337"/>
    <w:rsid w:val="001953D6"/>
    <w:rsid w:val="00197D11"/>
    <w:rsid w:val="001B0A9E"/>
    <w:rsid w:val="001B1AC3"/>
    <w:rsid w:val="001B4A58"/>
    <w:rsid w:val="001C1C40"/>
    <w:rsid w:val="001D53B2"/>
    <w:rsid w:val="001E5CA1"/>
    <w:rsid w:val="001E7FBA"/>
    <w:rsid w:val="001F4C1E"/>
    <w:rsid w:val="001F6FB7"/>
    <w:rsid w:val="00212F92"/>
    <w:rsid w:val="002136E3"/>
    <w:rsid w:val="002243A6"/>
    <w:rsid w:val="00225FF1"/>
    <w:rsid w:val="00235297"/>
    <w:rsid w:val="002357B0"/>
    <w:rsid w:val="00235FDE"/>
    <w:rsid w:val="0024611F"/>
    <w:rsid w:val="00250BAB"/>
    <w:rsid w:val="00261F33"/>
    <w:rsid w:val="002737DC"/>
    <w:rsid w:val="00286B49"/>
    <w:rsid w:val="00297FE4"/>
    <w:rsid w:val="002A216E"/>
    <w:rsid w:val="002A2B13"/>
    <w:rsid w:val="002A366B"/>
    <w:rsid w:val="002A6A6E"/>
    <w:rsid w:val="002B3464"/>
    <w:rsid w:val="002B6FC9"/>
    <w:rsid w:val="002C170F"/>
    <w:rsid w:val="002C1727"/>
    <w:rsid w:val="002C37FE"/>
    <w:rsid w:val="002D2453"/>
    <w:rsid w:val="002E0268"/>
    <w:rsid w:val="002E1733"/>
    <w:rsid w:val="002E7FF0"/>
    <w:rsid w:val="002F2CC2"/>
    <w:rsid w:val="003021CC"/>
    <w:rsid w:val="003059DD"/>
    <w:rsid w:val="0032067C"/>
    <w:rsid w:val="00323605"/>
    <w:rsid w:val="0033029E"/>
    <w:rsid w:val="00331BC2"/>
    <w:rsid w:val="00337348"/>
    <w:rsid w:val="00337FFA"/>
    <w:rsid w:val="00351463"/>
    <w:rsid w:val="003531AB"/>
    <w:rsid w:val="00361DD1"/>
    <w:rsid w:val="00370B4B"/>
    <w:rsid w:val="00371DBC"/>
    <w:rsid w:val="0037212A"/>
    <w:rsid w:val="003766D5"/>
    <w:rsid w:val="003813B9"/>
    <w:rsid w:val="00386637"/>
    <w:rsid w:val="003911B9"/>
    <w:rsid w:val="003923A1"/>
    <w:rsid w:val="00393AC6"/>
    <w:rsid w:val="003941D1"/>
    <w:rsid w:val="00395212"/>
    <w:rsid w:val="003B3256"/>
    <w:rsid w:val="003C3D43"/>
    <w:rsid w:val="003C46C3"/>
    <w:rsid w:val="003C62DC"/>
    <w:rsid w:val="003C643D"/>
    <w:rsid w:val="003E0D60"/>
    <w:rsid w:val="003E0F32"/>
    <w:rsid w:val="003E7C2A"/>
    <w:rsid w:val="003F01A7"/>
    <w:rsid w:val="003F1ADC"/>
    <w:rsid w:val="00416BBD"/>
    <w:rsid w:val="00420681"/>
    <w:rsid w:val="00421471"/>
    <w:rsid w:val="00423B42"/>
    <w:rsid w:val="004362CC"/>
    <w:rsid w:val="0044044A"/>
    <w:rsid w:val="00443847"/>
    <w:rsid w:val="00452188"/>
    <w:rsid w:val="00452527"/>
    <w:rsid w:val="004548FD"/>
    <w:rsid w:val="004607BC"/>
    <w:rsid w:val="00461252"/>
    <w:rsid w:val="00470A8C"/>
    <w:rsid w:val="004834BD"/>
    <w:rsid w:val="00484CB4"/>
    <w:rsid w:val="004A157D"/>
    <w:rsid w:val="004A3B2C"/>
    <w:rsid w:val="004A51B4"/>
    <w:rsid w:val="004C439C"/>
    <w:rsid w:val="004D4D5C"/>
    <w:rsid w:val="004E26A1"/>
    <w:rsid w:val="004E458E"/>
    <w:rsid w:val="004E45D0"/>
    <w:rsid w:val="004E4F0C"/>
    <w:rsid w:val="004F1EBE"/>
    <w:rsid w:val="004F2AEE"/>
    <w:rsid w:val="005075C9"/>
    <w:rsid w:val="00510786"/>
    <w:rsid w:val="00514A8B"/>
    <w:rsid w:val="00521A87"/>
    <w:rsid w:val="00522351"/>
    <w:rsid w:val="00523362"/>
    <w:rsid w:val="00526AED"/>
    <w:rsid w:val="0053480A"/>
    <w:rsid w:val="00542721"/>
    <w:rsid w:val="005456A6"/>
    <w:rsid w:val="00552B9F"/>
    <w:rsid w:val="005607E3"/>
    <w:rsid w:val="00565A3C"/>
    <w:rsid w:val="00577B68"/>
    <w:rsid w:val="00591D3F"/>
    <w:rsid w:val="00592127"/>
    <w:rsid w:val="005A0301"/>
    <w:rsid w:val="005A532F"/>
    <w:rsid w:val="005A6345"/>
    <w:rsid w:val="005A7042"/>
    <w:rsid w:val="005A7E9A"/>
    <w:rsid w:val="005B0ED0"/>
    <w:rsid w:val="005B44F3"/>
    <w:rsid w:val="005B7D79"/>
    <w:rsid w:val="005C2FC5"/>
    <w:rsid w:val="005C452C"/>
    <w:rsid w:val="005C50D7"/>
    <w:rsid w:val="005D3BB7"/>
    <w:rsid w:val="005D7C35"/>
    <w:rsid w:val="005E2C04"/>
    <w:rsid w:val="005E415F"/>
    <w:rsid w:val="005E4C76"/>
    <w:rsid w:val="005E7E12"/>
    <w:rsid w:val="005F1792"/>
    <w:rsid w:val="005F4D57"/>
    <w:rsid w:val="00613582"/>
    <w:rsid w:val="00614482"/>
    <w:rsid w:val="006216B9"/>
    <w:rsid w:val="00621C60"/>
    <w:rsid w:val="00621E4E"/>
    <w:rsid w:val="00643EA4"/>
    <w:rsid w:val="00647DC6"/>
    <w:rsid w:val="00651BEA"/>
    <w:rsid w:val="00653185"/>
    <w:rsid w:val="00664808"/>
    <w:rsid w:val="00665759"/>
    <w:rsid w:val="006658B3"/>
    <w:rsid w:val="00666E75"/>
    <w:rsid w:val="00685AA6"/>
    <w:rsid w:val="0069107E"/>
    <w:rsid w:val="00692268"/>
    <w:rsid w:val="006A01E9"/>
    <w:rsid w:val="006A4B6C"/>
    <w:rsid w:val="006B6D58"/>
    <w:rsid w:val="006B7ABF"/>
    <w:rsid w:val="006D410B"/>
    <w:rsid w:val="006D428A"/>
    <w:rsid w:val="006E0C9E"/>
    <w:rsid w:val="006F2235"/>
    <w:rsid w:val="00704EAD"/>
    <w:rsid w:val="0070575C"/>
    <w:rsid w:val="00711F0D"/>
    <w:rsid w:val="007140D8"/>
    <w:rsid w:val="007203BB"/>
    <w:rsid w:val="007246C4"/>
    <w:rsid w:val="00725A75"/>
    <w:rsid w:val="007267A3"/>
    <w:rsid w:val="00742348"/>
    <w:rsid w:val="00752EFC"/>
    <w:rsid w:val="007536F9"/>
    <w:rsid w:val="00757944"/>
    <w:rsid w:val="00757AC3"/>
    <w:rsid w:val="00760A66"/>
    <w:rsid w:val="00760EBE"/>
    <w:rsid w:val="007722D4"/>
    <w:rsid w:val="007840E7"/>
    <w:rsid w:val="007915DE"/>
    <w:rsid w:val="00792336"/>
    <w:rsid w:val="00792826"/>
    <w:rsid w:val="00793FB4"/>
    <w:rsid w:val="0079681D"/>
    <w:rsid w:val="00797081"/>
    <w:rsid w:val="007A49FD"/>
    <w:rsid w:val="007B0FEF"/>
    <w:rsid w:val="007B62AD"/>
    <w:rsid w:val="007C3C61"/>
    <w:rsid w:val="007C5617"/>
    <w:rsid w:val="007C5AF5"/>
    <w:rsid w:val="007D1054"/>
    <w:rsid w:val="007D4265"/>
    <w:rsid w:val="007D7BED"/>
    <w:rsid w:val="007F1C21"/>
    <w:rsid w:val="007F6E90"/>
    <w:rsid w:val="00801026"/>
    <w:rsid w:val="00803B98"/>
    <w:rsid w:val="0080574A"/>
    <w:rsid w:val="00805B09"/>
    <w:rsid w:val="0080607B"/>
    <w:rsid w:val="00811600"/>
    <w:rsid w:val="00813B5A"/>
    <w:rsid w:val="0082257D"/>
    <w:rsid w:val="00830965"/>
    <w:rsid w:val="0083456D"/>
    <w:rsid w:val="00855AF3"/>
    <w:rsid w:val="00876533"/>
    <w:rsid w:val="00877A5E"/>
    <w:rsid w:val="008948B2"/>
    <w:rsid w:val="00897356"/>
    <w:rsid w:val="0089735E"/>
    <w:rsid w:val="00897CF2"/>
    <w:rsid w:val="008A03B4"/>
    <w:rsid w:val="008B507C"/>
    <w:rsid w:val="008B545A"/>
    <w:rsid w:val="008C6D04"/>
    <w:rsid w:val="008D29C4"/>
    <w:rsid w:val="008D2D40"/>
    <w:rsid w:val="008F5104"/>
    <w:rsid w:val="008F5F60"/>
    <w:rsid w:val="008F6EBF"/>
    <w:rsid w:val="00901DE6"/>
    <w:rsid w:val="009058BB"/>
    <w:rsid w:val="00916234"/>
    <w:rsid w:val="0091737B"/>
    <w:rsid w:val="0094486E"/>
    <w:rsid w:val="0095425E"/>
    <w:rsid w:val="0096688B"/>
    <w:rsid w:val="009809F8"/>
    <w:rsid w:val="00982E7A"/>
    <w:rsid w:val="009845A1"/>
    <w:rsid w:val="009871D5"/>
    <w:rsid w:val="009902F8"/>
    <w:rsid w:val="00995123"/>
    <w:rsid w:val="0099543B"/>
    <w:rsid w:val="009A17B6"/>
    <w:rsid w:val="009A3763"/>
    <w:rsid w:val="009B243D"/>
    <w:rsid w:val="009B4364"/>
    <w:rsid w:val="009B7F14"/>
    <w:rsid w:val="009D2501"/>
    <w:rsid w:val="009D2854"/>
    <w:rsid w:val="009E002F"/>
    <w:rsid w:val="009E7248"/>
    <w:rsid w:val="009F0ACD"/>
    <w:rsid w:val="009F1C68"/>
    <w:rsid w:val="00A023F0"/>
    <w:rsid w:val="00A0768B"/>
    <w:rsid w:val="00A1218B"/>
    <w:rsid w:val="00A166C7"/>
    <w:rsid w:val="00A2285B"/>
    <w:rsid w:val="00A26D32"/>
    <w:rsid w:val="00A40659"/>
    <w:rsid w:val="00A42EEC"/>
    <w:rsid w:val="00A4346C"/>
    <w:rsid w:val="00A47617"/>
    <w:rsid w:val="00A5129A"/>
    <w:rsid w:val="00A51D77"/>
    <w:rsid w:val="00A5311E"/>
    <w:rsid w:val="00A534F5"/>
    <w:rsid w:val="00A6023A"/>
    <w:rsid w:val="00A61F08"/>
    <w:rsid w:val="00A63668"/>
    <w:rsid w:val="00A65229"/>
    <w:rsid w:val="00A665ED"/>
    <w:rsid w:val="00A71256"/>
    <w:rsid w:val="00A71520"/>
    <w:rsid w:val="00A73494"/>
    <w:rsid w:val="00A83CE0"/>
    <w:rsid w:val="00A9448E"/>
    <w:rsid w:val="00A96226"/>
    <w:rsid w:val="00AA31F6"/>
    <w:rsid w:val="00AB1DF9"/>
    <w:rsid w:val="00AC5BAA"/>
    <w:rsid w:val="00AD68E2"/>
    <w:rsid w:val="00AD6E60"/>
    <w:rsid w:val="00AE0CD5"/>
    <w:rsid w:val="00AE5124"/>
    <w:rsid w:val="00AE6EF0"/>
    <w:rsid w:val="00AF40BC"/>
    <w:rsid w:val="00B056EC"/>
    <w:rsid w:val="00B14B0E"/>
    <w:rsid w:val="00B1624C"/>
    <w:rsid w:val="00B22818"/>
    <w:rsid w:val="00B364C4"/>
    <w:rsid w:val="00B5218E"/>
    <w:rsid w:val="00B62EEE"/>
    <w:rsid w:val="00B71C46"/>
    <w:rsid w:val="00B82100"/>
    <w:rsid w:val="00B854EE"/>
    <w:rsid w:val="00B86405"/>
    <w:rsid w:val="00B91392"/>
    <w:rsid w:val="00B928D9"/>
    <w:rsid w:val="00BB038A"/>
    <w:rsid w:val="00BB0BCE"/>
    <w:rsid w:val="00BC5CE7"/>
    <w:rsid w:val="00BC61AF"/>
    <w:rsid w:val="00BD2D07"/>
    <w:rsid w:val="00C008BD"/>
    <w:rsid w:val="00C03D4C"/>
    <w:rsid w:val="00C10322"/>
    <w:rsid w:val="00C17FD2"/>
    <w:rsid w:val="00C22A7F"/>
    <w:rsid w:val="00C26287"/>
    <w:rsid w:val="00C267FE"/>
    <w:rsid w:val="00C30BCC"/>
    <w:rsid w:val="00C3443D"/>
    <w:rsid w:val="00C34B0B"/>
    <w:rsid w:val="00C410A8"/>
    <w:rsid w:val="00C5075F"/>
    <w:rsid w:val="00C53B51"/>
    <w:rsid w:val="00C5678C"/>
    <w:rsid w:val="00C60FE6"/>
    <w:rsid w:val="00C63484"/>
    <w:rsid w:val="00C752AC"/>
    <w:rsid w:val="00C76815"/>
    <w:rsid w:val="00C82B44"/>
    <w:rsid w:val="00C835BA"/>
    <w:rsid w:val="00C871F9"/>
    <w:rsid w:val="00C91E28"/>
    <w:rsid w:val="00CA3779"/>
    <w:rsid w:val="00CA4C2A"/>
    <w:rsid w:val="00CB6AA6"/>
    <w:rsid w:val="00CC2125"/>
    <w:rsid w:val="00CC612C"/>
    <w:rsid w:val="00CD2EDB"/>
    <w:rsid w:val="00CD58E5"/>
    <w:rsid w:val="00CD70FD"/>
    <w:rsid w:val="00CD7C9A"/>
    <w:rsid w:val="00CE12E3"/>
    <w:rsid w:val="00CE1A52"/>
    <w:rsid w:val="00CE6CE6"/>
    <w:rsid w:val="00CF3A7C"/>
    <w:rsid w:val="00D16D5D"/>
    <w:rsid w:val="00D16F14"/>
    <w:rsid w:val="00D2474B"/>
    <w:rsid w:val="00D31619"/>
    <w:rsid w:val="00D3384D"/>
    <w:rsid w:val="00D34D73"/>
    <w:rsid w:val="00D42F50"/>
    <w:rsid w:val="00D4337E"/>
    <w:rsid w:val="00D43FEB"/>
    <w:rsid w:val="00D44764"/>
    <w:rsid w:val="00D44817"/>
    <w:rsid w:val="00D479C5"/>
    <w:rsid w:val="00D52871"/>
    <w:rsid w:val="00D52B65"/>
    <w:rsid w:val="00D537FE"/>
    <w:rsid w:val="00D5684C"/>
    <w:rsid w:val="00D616F0"/>
    <w:rsid w:val="00D706E4"/>
    <w:rsid w:val="00D81DEB"/>
    <w:rsid w:val="00D866D8"/>
    <w:rsid w:val="00DB10CE"/>
    <w:rsid w:val="00DB360B"/>
    <w:rsid w:val="00DB6CD9"/>
    <w:rsid w:val="00DB744B"/>
    <w:rsid w:val="00DC1BDA"/>
    <w:rsid w:val="00DC7C91"/>
    <w:rsid w:val="00DD2695"/>
    <w:rsid w:val="00DD385A"/>
    <w:rsid w:val="00DD69D8"/>
    <w:rsid w:val="00DE36A5"/>
    <w:rsid w:val="00DE4534"/>
    <w:rsid w:val="00DE4626"/>
    <w:rsid w:val="00DF1134"/>
    <w:rsid w:val="00DF6211"/>
    <w:rsid w:val="00E03DB6"/>
    <w:rsid w:val="00E04C35"/>
    <w:rsid w:val="00E13E21"/>
    <w:rsid w:val="00E164F6"/>
    <w:rsid w:val="00E17DDC"/>
    <w:rsid w:val="00E214EB"/>
    <w:rsid w:val="00E24AEA"/>
    <w:rsid w:val="00E420E1"/>
    <w:rsid w:val="00E45974"/>
    <w:rsid w:val="00E529D1"/>
    <w:rsid w:val="00E54188"/>
    <w:rsid w:val="00E637E4"/>
    <w:rsid w:val="00E8048F"/>
    <w:rsid w:val="00E85636"/>
    <w:rsid w:val="00E904D1"/>
    <w:rsid w:val="00E97EEB"/>
    <w:rsid w:val="00EA0EAD"/>
    <w:rsid w:val="00EB4666"/>
    <w:rsid w:val="00EC7104"/>
    <w:rsid w:val="00ED04E2"/>
    <w:rsid w:val="00ED2C64"/>
    <w:rsid w:val="00ED355D"/>
    <w:rsid w:val="00EE267A"/>
    <w:rsid w:val="00EF01D1"/>
    <w:rsid w:val="00F02937"/>
    <w:rsid w:val="00F0695E"/>
    <w:rsid w:val="00F2515D"/>
    <w:rsid w:val="00F27A78"/>
    <w:rsid w:val="00F34C7E"/>
    <w:rsid w:val="00F409DD"/>
    <w:rsid w:val="00F4411B"/>
    <w:rsid w:val="00F45FC1"/>
    <w:rsid w:val="00F53D6C"/>
    <w:rsid w:val="00F54309"/>
    <w:rsid w:val="00F569F2"/>
    <w:rsid w:val="00F80B9E"/>
    <w:rsid w:val="00F90784"/>
    <w:rsid w:val="00FB2550"/>
    <w:rsid w:val="00FB2E6F"/>
    <w:rsid w:val="00FB3AD0"/>
    <w:rsid w:val="00FC2CCA"/>
    <w:rsid w:val="00FC37B3"/>
    <w:rsid w:val="00FD742B"/>
    <w:rsid w:val="00FE5644"/>
    <w:rsid w:val="00FF0955"/>
    <w:rsid w:val="00FF1096"/>
    <w:rsid w:val="00FF44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1DF9"/>
    <w:pPr>
      <w:spacing w:line="288" w:lineRule="auto"/>
    </w:pPr>
    <w:rPr>
      <w:rFonts w:eastAsiaTheme="minorEastAsia"/>
      <w:sz w:val="21"/>
      <w:szCs w:val="21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684C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E36C0A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684C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E36C0A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5684C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E36C0A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5684C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F79646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5684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F79646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D5684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F79646" w:themeColor="accent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D5684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F79646" w:themeColor="accent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D5684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F79646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D5684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F79646" w:themeColor="accent6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B1DF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1DF9"/>
    <w:rPr>
      <w:rFonts w:ascii="Tahoma" w:eastAsiaTheme="minorEastAsia" w:hAnsi="Tahoma" w:cs="Tahoma"/>
      <w:sz w:val="16"/>
      <w:szCs w:val="16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D5684C"/>
    <w:rPr>
      <w:rFonts w:asciiTheme="majorHAnsi" w:eastAsiaTheme="majorEastAsia" w:hAnsiTheme="majorHAnsi" w:cstheme="majorBidi"/>
      <w:color w:val="E36C0A" w:themeColor="accent6" w:themeShade="BF"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D5684C"/>
    <w:rPr>
      <w:rFonts w:asciiTheme="majorHAnsi" w:eastAsiaTheme="majorEastAsia" w:hAnsiTheme="majorHAnsi" w:cstheme="majorBidi"/>
      <w:color w:val="E36C0A" w:themeColor="accent6" w:themeShade="BF"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D5684C"/>
    <w:rPr>
      <w:rFonts w:asciiTheme="majorHAnsi" w:eastAsiaTheme="majorEastAsia" w:hAnsiTheme="majorHAnsi" w:cstheme="majorBidi"/>
      <w:color w:val="E36C0A" w:themeColor="accent6" w:themeShade="B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D5684C"/>
    <w:rPr>
      <w:rFonts w:asciiTheme="majorHAnsi" w:eastAsiaTheme="majorEastAsia" w:hAnsiTheme="majorHAnsi" w:cstheme="majorBidi"/>
      <w:color w:val="F79646" w:themeColor="accent6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D5684C"/>
    <w:rPr>
      <w:rFonts w:asciiTheme="majorHAnsi" w:eastAsiaTheme="majorEastAsia" w:hAnsiTheme="majorHAnsi" w:cstheme="majorBidi"/>
      <w:i/>
      <w:iCs/>
      <w:color w:val="F79646" w:themeColor="accent6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qFormat/>
    <w:rsid w:val="00D5684C"/>
    <w:rPr>
      <w:rFonts w:asciiTheme="majorHAnsi" w:eastAsiaTheme="majorEastAsia" w:hAnsiTheme="majorHAnsi" w:cstheme="majorBidi"/>
      <w:color w:val="F79646" w:themeColor="accent6"/>
      <w:sz w:val="21"/>
      <w:szCs w:val="21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rsid w:val="00D5684C"/>
    <w:rPr>
      <w:rFonts w:asciiTheme="majorHAnsi" w:eastAsiaTheme="majorEastAsia" w:hAnsiTheme="majorHAnsi" w:cstheme="majorBidi"/>
      <w:b/>
      <w:bCs/>
      <w:color w:val="F79646" w:themeColor="accent6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rsid w:val="00D5684C"/>
    <w:rPr>
      <w:rFonts w:asciiTheme="majorHAnsi" w:eastAsiaTheme="majorEastAsia" w:hAnsiTheme="majorHAnsi" w:cstheme="majorBidi"/>
      <w:b/>
      <w:bCs/>
      <w:i/>
      <w:iCs/>
      <w:color w:val="F79646" w:themeColor="accent6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rsid w:val="00D5684C"/>
    <w:rPr>
      <w:rFonts w:asciiTheme="majorHAnsi" w:eastAsiaTheme="majorEastAsia" w:hAnsiTheme="majorHAnsi" w:cstheme="majorBidi"/>
      <w:i/>
      <w:iCs/>
      <w:color w:val="F79646" w:themeColor="accent6"/>
      <w:sz w:val="20"/>
      <w:szCs w:val="20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D5684C"/>
    <w:pPr>
      <w:spacing w:line="240" w:lineRule="auto"/>
    </w:pPr>
    <w:rPr>
      <w:b/>
      <w:bCs/>
      <w:smallCaps/>
      <w:color w:val="595959" w:themeColor="text1" w:themeTint="A6"/>
    </w:rPr>
  </w:style>
  <w:style w:type="paragraph" w:styleId="FootnoteText">
    <w:name w:val="footnote text"/>
    <w:basedOn w:val="Normal"/>
    <w:link w:val="FootnoteTextChar"/>
    <w:uiPriority w:val="99"/>
    <w:unhideWhenUsed/>
    <w:rsid w:val="00D5684C"/>
    <w:pPr>
      <w:spacing w:after="0" w:line="240" w:lineRule="auto"/>
    </w:pPr>
    <w:rPr>
      <w:rFonts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5684C"/>
    <w:rPr>
      <w:rFonts w:eastAsiaTheme="minorEastAsia" w:cs="Times New Roman"/>
      <w:sz w:val="20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D5684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zh-CN" w:eastAsia="zh-CN"/>
    </w:rPr>
  </w:style>
  <w:style w:type="paragraph" w:styleId="Subtitle">
    <w:name w:val="Subtitle"/>
    <w:basedOn w:val="Normal"/>
    <w:next w:val="Normal"/>
    <w:link w:val="SubtitleChar"/>
    <w:uiPriority w:val="11"/>
    <w:qFormat/>
    <w:rsid w:val="00D5684C"/>
    <w:p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D5684C"/>
    <w:rPr>
      <w:rFonts w:asciiTheme="majorHAnsi" w:eastAsiaTheme="majorEastAsia" w:hAnsiTheme="majorHAnsi" w:cstheme="majorBidi"/>
      <w:sz w:val="30"/>
      <w:szCs w:val="30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D5684C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D5684C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  <w:lang w:val="en-US"/>
    </w:rPr>
  </w:style>
  <w:style w:type="character" w:styleId="Emphasis">
    <w:name w:val="Emphasis"/>
    <w:basedOn w:val="DefaultParagraphFont"/>
    <w:uiPriority w:val="20"/>
    <w:qFormat/>
    <w:rsid w:val="00D5684C"/>
    <w:rPr>
      <w:i/>
      <w:iCs/>
      <w:color w:val="F79646" w:themeColor="accent6"/>
    </w:rPr>
  </w:style>
  <w:style w:type="character" w:styleId="Hyperlink">
    <w:name w:val="Hyperlink"/>
    <w:basedOn w:val="DefaultParagraphFont"/>
    <w:uiPriority w:val="99"/>
    <w:unhideWhenUsed/>
    <w:rsid w:val="00D5684C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D5684C"/>
    <w:rPr>
      <w:b/>
      <w:bCs/>
    </w:rPr>
  </w:style>
  <w:style w:type="table" w:styleId="TableGrid">
    <w:name w:val="Table Grid"/>
    <w:basedOn w:val="TableNormal"/>
    <w:uiPriority w:val="59"/>
    <w:rsid w:val="00D5684C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ID" w:eastAsia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Shading2-Accent5">
    <w:name w:val="Medium Shading 2 Accent 5"/>
    <w:basedOn w:val="TableNormal"/>
    <w:uiPriority w:val="64"/>
    <w:rsid w:val="00D5684C"/>
    <w:pPr>
      <w:spacing w:after="0" w:line="240" w:lineRule="auto"/>
    </w:pPr>
    <w:rPr>
      <w:rFonts w:ascii="Times New Roman" w:eastAsia="SimSun" w:hAnsi="Times New Roman" w:cs="Times New Roman"/>
      <w:lang w:val="en-ID" w:eastAsia="en-ID"/>
    </w:rPr>
    <w:tblPr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customStyle="1" w:styleId="PlaceholderText1">
    <w:name w:val="Placeholder Text1"/>
    <w:basedOn w:val="DefaultParagraphFont"/>
    <w:uiPriority w:val="99"/>
    <w:semiHidden/>
    <w:rsid w:val="00D5684C"/>
    <w:rPr>
      <w:color w:val="808080"/>
    </w:rPr>
  </w:style>
  <w:style w:type="paragraph" w:customStyle="1" w:styleId="ListParagraph1">
    <w:name w:val="List Paragraph1"/>
    <w:basedOn w:val="Normal"/>
    <w:uiPriority w:val="34"/>
    <w:qFormat/>
    <w:rsid w:val="00D5684C"/>
    <w:pPr>
      <w:ind w:left="720"/>
      <w:contextualSpacing/>
    </w:pPr>
  </w:style>
  <w:style w:type="paragraph" w:customStyle="1" w:styleId="NoSpacing1">
    <w:name w:val="No Spacing1"/>
    <w:uiPriority w:val="1"/>
    <w:qFormat/>
    <w:rsid w:val="00D5684C"/>
    <w:pPr>
      <w:spacing w:after="0" w:line="240" w:lineRule="auto"/>
    </w:pPr>
    <w:rPr>
      <w:rFonts w:eastAsiaTheme="minorEastAsia"/>
      <w:sz w:val="21"/>
      <w:szCs w:val="21"/>
      <w:lang w:val="en-US"/>
    </w:rPr>
  </w:style>
  <w:style w:type="paragraph" w:customStyle="1" w:styleId="Quote1">
    <w:name w:val="Quote1"/>
    <w:basedOn w:val="Normal"/>
    <w:next w:val="Normal"/>
    <w:link w:val="QuoteChar"/>
    <w:uiPriority w:val="29"/>
    <w:qFormat/>
    <w:rsid w:val="00D5684C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1"/>
    <w:uiPriority w:val="29"/>
    <w:rsid w:val="00D5684C"/>
    <w:rPr>
      <w:rFonts w:eastAsiaTheme="minorEastAsia"/>
      <w:i/>
      <w:iCs/>
      <w:color w:val="262626" w:themeColor="text1" w:themeTint="D9"/>
      <w:sz w:val="21"/>
      <w:szCs w:val="21"/>
      <w:lang w:val="en-US"/>
    </w:rPr>
  </w:style>
  <w:style w:type="paragraph" w:customStyle="1" w:styleId="IntenseQuote1">
    <w:name w:val="Intense Quote1"/>
    <w:basedOn w:val="Normal"/>
    <w:next w:val="Normal"/>
    <w:link w:val="IntenseQuoteChar"/>
    <w:uiPriority w:val="30"/>
    <w:qFormat/>
    <w:rsid w:val="00D5684C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F79646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1"/>
    <w:uiPriority w:val="30"/>
    <w:rsid w:val="00D5684C"/>
    <w:rPr>
      <w:rFonts w:asciiTheme="majorHAnsi" w:eastAsiaTheme="majorEastAsia" w:hAnsiTheme="majorHAnsi" w:cstheme="majorBidi"/>
      <w:i/>
      <w:iCs/>
      <w:color w:val="F79646" w:themeColor="accent6"/>
      <w:sz w:val="32"/>
      <w:szCs w:val="32"/>
      <w:lang w:val="en-US"/>
    </w:rPr>
  </w:style>
  <w:style w:type="character" w:customStyle="1" w:styleId="SubtleEmphasis1">
    <w:name w:val="Subtle Emphasis1"/>
    <w:basedOn w:val="DefaultParagraphFont"/>
    <w:uiPriority w:val="19"/>
    <w:qFormat/>
    <w:rsid w:val="00D5684C"/>
    <w:rPr>
      <w:i/>
      <w:iCs/>
    </w:rPr>
  </w:style>
  <w:style w:type="character" w:customStyle="1" w:styleId="IntenseEmphasis1">
    <w:name w:val="Intense Emphasis1"/>
    <w:basedOn w:val="DefaultParagraphFont"/>
    <w:uiPriority w:val="21"/>
    <w:qFormat/>
    <w:rsid w:val="00D5684C"/>
    <w:rPr>
      <w:b/>
      <w:bCs/>
      <w:i/>
      <w:iCs/>
    </w:rPr>
  </w:style>
  <w:style w:type="character" w:customStyle="1" w:styleId="SubtleReference1">
    <w:name w:val="Subtle Reference1"/>
    <w:basedOn w:val="DefaultParagraphFont"/>
    <w:uiPriority w:val="31"/>
    <w:qFormat/>
    <w:rsid w:val="00D5684C"/>
    <w:rPr>
      <w:smallCaps/>
      <w:color w:val="595959" w:themeColor="text1" w:themeTint="A6"/>
    </w:rPr>
  </w:style>
  <w:style w:type="character" w:customStyle="1" w:styleId="IntenseReference1">
    <w:name w:val="Intense Reference1"/>
    <w:basedOn w:val="DefaultParagraphFont"/>
    <w:uiPriority w:val="32"/>
    <w:qFormat/>
    <w:rsid w:val="00D5684C"/>
    <w:rPr>
      <w:b/>
      <w:bCs/>
      <w:smallCaps/>
      <w:color w:val="F79646" w:themeColor="accent6"/>
    </w:rPr>
  </w:style>
  <w:style w:type="character" w:customStyle="1" w:styleId="BookTitle1">
    <w:name w:val="Book Title1"/>
    <w:basedOn w:val="DefaultParagraphFont"/>
    <w:uiPriority w:val="33"/>
    <w:qFormat/>
    <w:rsid w:val="00D5684C"/>
    <w:rPr>
      <w:b/>
      <w:bCs/>
      <w:smallCaps/>
      <w:spacing w:val="7"/>
      <w:sz w:val="21"/>
      <w:szCs w:val="21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D5684C"/>
    <w:pPr>
      <w:outlineLvl w:val="9"/>
    </w:pPr>
  </w:style>
  <w:style w:type="character" w:customStyle="1" w:styleId="apple-converted-space">
    <w:name w:val="apple-converted-space"/>
    <w:basedOn w:val="DefaultParagraphFont"/>
    <w:qFormat/>
    <w:rsid w:val="00D5684C"/>
  </w:style>
  <w:style w:type="paragraph" w:customStyle="1" w:styleId="DecimalAligned">
    <w:name w:val="Decimal Aligned"/>
    <w:basedOn w:val="Normal"/>
    <w:uiPriority w:val="40"/>
    <w:qFormat/>
    <w:rsid w:val="00D5684C"/>
    <w:pPr>
      <w:tabs>
        <w:tab w:val="decimal" w:pos="360"/>
      </w:tabs>
      <w:spacing w:line="276" w:lineRule="auto"/>
    </w:pPr>
    <w:rPr>
      <w:rFonts w:cs="Times New Roman"/>
      <w:sz w:val="22"/>
      <w:szCs w:val="22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D5684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5684C"/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y2iqfc">
    <w:name w:val="y2iqfc"/>
    <w:basedOn w:val="DefaultParagraphFont"/>
    <w:rsid w:val="00D5684C"/>
  </w:style>
  <w:style w:type="paragraph" w:styleId="ListParagraph">
    <w:name w:val="List Paragraph"/>
    <w:basedOn w:val="Normal"/>
    <w:uiPriority w:val="34"/>
    <w:qFormat/>
    <w:rsid w:val="00D5684C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D5684C"/>
    <w:pPr>
      <w:spacing w:before="240" w:after="0" w:line="259" w:lineRule="auto"/>
      <w:outlineLvl w:val="9"/>
    </w:pPr>
    <w:rPr>
      <w:color w:val="365F91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D568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684C"/>
    <w:rPr>
      <w:rFonts w:eastAsiaTheme="minorEastAsia"/>
      <w:sz w:val="21"/>
      <w:szCs w:val="21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568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684C"/>
    <w:rPr>
      <w:rFonts w:eastAsiaTheme="minorEastAsia"/>
      <w:sz w:val="21"/>
      <w:szCs w:val="21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5684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5684C"/>
    <w:pPr>
      <w:spacing w:after="100"/>
      <w:ind w:left="210"/>
    </w:pPr>
  </w:style>
  <w:style w:type="paragraph" w:styleId="TOC3">
    <w:name w:val="toc 3"/>
    <w:basedOn w:val="Normal"/>
    <w:next w:val="Normal"/>
    <w:autoRedefine/>
    <w:uiPriority w:val="39"/>
    <w:unhideWhenUsed/>
    <w:rsid w:val="00D5684C"/>
    <w:pPr>
      <w:spacing w:after="100"/>
      <w:ind w:left="420"/>
    </w:pPr>
  </w:style>
  <w:style w:type="paragraph" w:styleId="TableofFigures">
    <w:name w:val="table of figures"/>
    <w:basedOn w:val="Normal"/>
    <w:next w:val="Normal"/>
    <w:uiPriority w:val="99"/>
    <w:unhideWhenUsed/>
    <w:rsid w:val="00D5684C"/>
    <w:pPr>
      <w:spacing w:after="0"/>
    </w:pPr>
  </w:style>
  <w:style w:type="character" w:styleId="FootnoteReference">
    <w:name w:val="footnote reference"/>
    <w:basedOn w:val="DefaultParagraphFont"/>
    <w:uiPriority w:val="99"/>
    <w:semiHidden/>
    <w:unhideWhenUsed/>
    <w:rsid w:val="00D5684C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1DF9"/>
    <w:pPr>
      <w:spacing w:line="288" w:lineRule="auto"/>
    </w:pPr>
    <w:rPr>
      <w:rFonts w:eastAsiaTheme="minorEastAsia"/>
      <w:sz w:val="21"/>
      <w:szCs w:val="21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684C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E36C0A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684C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E36C0A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5684C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E36C0A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5684C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F79646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5684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F79646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D5684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F79646" w:themeColor="accent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D5684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F79646" w:themeColor="accent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D5684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F79646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D5684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F79646" w:themeColor="accent6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B1DF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1DF9"/>
    <w:rPr>
      <w:rFonts w:ascii="Tahoma" w:eastAsiaTheme="minorEastAsia" w:hAnsi="Tahoma" w:cs="Tahoma"/>
      <w:sz w:val="16"/>
      <w:szCs w:val="16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D5684C"/>
    <w:rPr>
      <w:rFonts w:asciiTheme="majorHAnsi" w:eastAsiaTheme="majorEastAsia" w:hAnsiTheme="majorHAnsi" w:cstheme="majorBidi"/>
      <w:color w:val="E36C0A" w:themeColor="accent6" w:themeShade="BF"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D5684C"/>
    <w:rPr>
      <w:rFonts w:asciiTheme="majorHAnsi" w:eastAsiaTheme="majorEastAsia" w:hAnsiTheme="majorHAnsi" w:cstheme="majorBidi"/>
      <w:color w:val="E36C0A" w:themeColor="accent6" w:themeShade="BF"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D5684C"/>
    <w:rPr>
      <w:rFonts w:asciiTheme="majorHAnsi" w:eastAsiaTheme="majorEastAsia" w:hAnsiTheme="majorHAnsi" w:cstheme="majorBidi"/>
      <w:color w:val="E36C0A" w:themeColor="accent6" w:themeShade="B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D5684C"/>
    <w:rPr>
      <w:rFonts w:asciiTheme="majorHAnsi" w:eastAsiaTheme="majorEastAsia" w:hAnsiTheme="majorHAnsi" w:cstheme="majorBidi"/>
      <w:color w:val="F79646" w:themeColor="accent6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D5684C"/>
    <w:rPr>
      <w:rFonts w:asciiTheme="majorHAnsi" w:eastAsiaTheme="majorEastAsia" w:hAnsiTheme="majorHAnsi" w:cstheme="majorBidi"/>
      <w:i/>
      <w:iCs/>
      <w:color w:val="F79646" w:themeColor="accent6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qFormat/>
    <w:rsid w:val="00D5684C"/>
    <w:rPr>
      <w:rFonts w:asciiTheme="majorHAnsi" w:eastAsiaTheme="majorEastAsia" w:hAnsiTheme="majorHAnsi" w:cstheme="majorBidi"/>
      <w:color w:val="F79646" w:themeColor="accent6"/>
      <w:sz w:val="21"/>
      <w:szCs w:val="21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rsid w:val="00D5684C"/>
    <w:rPr>
      <w:rFonts w:asciiTheme="majorHAnsi" w:eastAsiaTheme="majorEastAsia" w:hAnsiTheme="majorHAnsi" w:cstheme="majorBidi"/>
      <w:b/>
      <w:bCs/>
      <w:color w:val="F79646" w:themeColor="accent6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rsid w:val="00D5684C"/>
    <w:rPr>
      <w:rFonts w:asciiTheme="majorHAnsi" w:eastAsiaTheme="majorEastAsia" w:hAnsiTheme="majorHAnsi" w:cstheme="majorBidi"/>
      <w:b/>
      <w:bCs/>
      <w:i/>
      <w:iCs/>
      <w:color w:val="F79646" w:themeColor="accent6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rsid w:val="00D5684C"/>
    <w:rPr>
      <w:rFonts w:asciiTheme="majorHAnsi" w:eastAsiaTheme="majorEastAsia" w:hAnsiTheme="majorHAnsi" w:cstheme="majorBidi"/>
      <w:i/>
      <w:iCs/>
      <w:color w:val="F79646" w:themeColor="accent6"/>
      <w:sz w:val="20"/>
      <w:szCs w:val="20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D5684C"/>
    <w:pPr>
      <w:spacing w:line="240" w:lineRule="auto"/>
    </w:pPr>
    <w:rPr>
      <w:b/>
      <w:bCs/>
      <w:smallCaps/>
      <w:color w:val="595959" w:themeColor="text1" w:themeTint="A6"/>
    </w:rPr>
  </w:style>
  <w:style w:type="paragraph" w:styleId="FootnoteText">
    <w:name w:val="footnote text"/>
    <w:basedOn w:val="Normal"/>
    <w:link w:val="FootnoteTextChar"/>
    <w:uiPriority w:val="99"/>
    <w:unhideWhenUsed/>
    <w:rsid w:val="00D5684C"/>
    <w:pPr>
      <w:spacing w:after="0" w:line="240" w:lineRule="auto"/>
    </w:pPr>
    <w:rPr>
      <w:rFonts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5684C"/>
    <w:rPr>
      <w:rFonts w:eastAsiaTheme="minorEastAsia" w:cs="Times New Roman"/>
      <w:sz w:val="20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D5684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zh-CN" w:eastAsia="zh-CN"/>
    </w:rPr>
  </w:style>
  <w:style w:type="paragraph" w:styleId="Subtitle">
    <w:name w:val="Subtitle"/>
    <w:basedOn w:val="Normal"/>
    <w:next w:val="Normal"/>
    <w:link w:val="SubtitleChar"/>
    <w:uiPriority w:val="11"/>
    <w:qFormat/>
    <w:rsid w:val="00D5684C"/>
    <w:p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D5684C"/>
    <w:rPr>
      <w:rFonts w:asciiTheme="majorHAnsi" w:eastAsiaTheme="majorEastAsia" w:hAnsiTheme="majorHAnsi" w:cstheme="majorBidi"/>
      <w:sz w:val="30"/>
      <w:szCs w:val="30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D5684C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D5684C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  <w:lang w:val="en-US"/>
    </w:rPr>
  </w:style>
  <w:style w:type="character" w:styleId="Emphasis">
    <w:name w:val="Emphasis"/>
    <w:basedOn w:val="DefaultParagraphFont"/>
    <w:uiPriority w:val="20"/>
    <w:qFormat/>
    <w:rsid w:val="00D5684C"/>
    <w:rPr>
      <w:i/>
      <w:iCs/>
      <w:color w:val="F79646" w:themeColor="accent6"/>
    </w:rPr>
  </w:style>
  <w:style w:type="character" w:styleId="Hyperlink">
    <w:name w:val="Hyperlink"/>
    <w:basedOn w:val="DefaultParagraphFont"/>
    <w:uiPriority w:val="99"/>
    <w:unhideWhenUsed/>
    <w:rsid w:val="00D5684C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D5684C"/>
    <w:rPr>
      <w:b/>
      <w:bCs/>
    </w:rPr>
  </w:style>
  <w:style w:type="table" w:styleId="TableGrid">
    <w:name w:val="Table Grid"/>
    <w:basedOn w:val="TableNormal"/>
    <w:uiPriority w:val="59"/>
    <w:rsid w:val="00D5684C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ID" w:eastAsia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Shading2-Accent5">
    <w:name w:val="Medium Shading 2 Accent 5"/>
    <w:basedOn w:val="TableNormal"/>
    <w:uiPriority w:val="64"/>
    <w:rsid w:val="00D5684C"/>
    <w:pPr>
      <w:spacing w:after="0" w:line="240" w:lineRule="auto"/>
    </w:pPr>
    <w:rPr>
      <w:rFonts w:ascii="Times New Roman" w:eastAsia="SimSun" w:hAnsi="Times New Roman" w:cs="Times New Roman"/>
      <w:lang w:val="en-ID" w:eastAsia="en-ID"/>
    </w:rPr>
    <w:tblPr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customStyle="1" w:styleId="PlaceholderText1">
    <w:name w:val="Placeholder Text1"/>
    <w:basedOn w:val="DefaultParagraphFont"/>
    <w:uiPriority w:val="99"/>
    <w:semiHidden/>
    <w:rsid w:val="00D5684C"/>
    <w:rPr>
      <w:color w:val="808080"/>
    </w:rPr>
  </w:style>
  <w:style w:type="paragraph" w:customStyle="1" w:styleId="ListParagraph1">
    <w:name w:val="List Paragraph1"/>
    <w:basedOn w:val="Normal"/>
    <w:uiPriority w:val="34"/>
    <w:qFormat/>
    <w:rsid w:val="00D5684C"/>
    <w:pPr>
      <w:ind w:left="720"/>
      <w:contextualSpacing/>
    </w:pPr>
  </w:style>
  <w:style w:type="paragraph" w:customStyle="1" w:styleId="NoSpacing1">
    <w:name w:val="No Spacing1"/>
    <w:uiPriority w:val="1"/>
    <w:qFormat/>
    <w:rsid w:val="00D5684C"/>
    <w:pPr>
      <w:spacing w:after="0" w:line="240" w:lineRule="auto"/>
    </w:pPr>
    <w:rPr>
      <w:rFonts w:eastAsiaTheme="minorEastAsia"/>
      <w:sz w:val="21"/>
      <w:szCs w:val="21"/>
      <w:lang w:val="en-US"/>
    </w:rPr>
  </w:style>
  <w:style w:type="paragraph" w:customStyle="1" w:styleId="Quote1">
    <w:name w:val="Quote1"/>
    <w:basedOn w:val="Normal"/>
    <w:next w:val="Normal"/>
    <w:link w:val="QuoteChar"/>
    <w:uiPriority w:val="29"/>
    <w:qFormat/>
    <w:rsid w:val="00D5684C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1"/>
    <w:uiPriority w:val="29"/>
    <w:rsid w:val="00D5684C"/>
    <w:rPr>
      <w:rFonts w:eastAsiaTheme="minorEastAsia"/>
      <w:i/>
      <w:iCs/>
      <w:color w:val="262626" w:themeColor="text1" w:themeTint="D9"/>
      <w:sz w:val="21"/>
      <w:szCs w:val="21"/>
      <w:lang w:val="en-US"/>
    </w:rPr>
  </w:style>
  <w:style w:type="paragraph" w:customStyle="1" w:styleId="IntenseQuote1">
    <w:name w:val="Intense Quote1"/>
    <w:basedOn w:val="Normal"/>
    <w:next w:val="Normal"/>
    <w:link w:val="IntenseQuoteChar"/>
    <w:uiPriority w:val="30"/>
    <w:qFormat/>
    <w:rsid w:val="00D5684C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F79646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1"/>
    <w:uiPriority w:val="30"/>
    <w:rsid w:val="00D5684C"/>
    <w:rPr>
      <w:rFonts w:asciiTheme="majorHAnsi" w:eastAsiaTheme="majorEastAsia" w:hAnsiTheme="majorHAnsi" w:cstheme="majorBidi"/>
      <w:i/>
      <w:iCs/>
      <w:color w:val="F79646" w:themeColor="accent6"/>
      <w:sz w:val="32"/>
      <w:szCs w:val="32"/>
      <w:lang w:val="en-US"/>
    </w:rPr>
  </w:style>
  <w:style w:type="character" w:customStyle="1" w:styleId="SubtleEmphasis1">
    <w:name w:val="Subtle Emphasis1"/>
    <w:basedOn w:val="DefaultParagraphFont"/>
    <w:uiPriority w:val="19"/>
    <w:qFormat/>
    <w:rsid w:val="00D5684C"/>
    <w:rPr>
      <w:i/>
      <w:iCs/>
    </w:rPr>
  </w:style>
  <w:style w:type="character" w:customStyle="1" w:styleId="IntenseEmphasis1">
    <w:name w:val="Intense Emphasis1"/>
    <w:basedOn w:val="DefaultParagraphFont"/>
    <w:uiPriority w:val="21"/>
    <w:qFormat/>
    <w:rsid w:val="00D5684C"/>
    <w:rPr>
      <w:b/>
      <w:bCs/>
      <w:i/>
      <w:iCs/>
    </w:rPr>
  </w:style>
  <w:style w:type="character" w:customStyle="1" w:styleId="SubtleReference1">
    <w:name w:val="Subtle Reference1"/>
    <w:basedOn w:val="DefaultParagraphFont"/>
    <w:uiPriority w:val="31"/>
    <w:qFormat/>
    <w:rsid w:val="00D5684C"/>
    <w:rPr>
      <w:smallCaps/>
      <w:color w:val="595959" w:themeColor="text1" w:themeTint="A6"/>
    </w:rPr>
  </w:style>
  <w:style w:type="character" w:customStyle="1" w:styleId="IntenseReference1">
    <w:name w:val="Intense Reference1"/>
    <w:basedOn w:val="DefaultParagraphFont"/>
    <w:uiPriority w:val="32"/>
    <w:qFormat/>
    <w:rsid w:val="00D5684C"/>
    <w:rPr>
      <w:b/>
      <w:bCs/>
      <w:smallCaps/>
      <w:color w:val="F79646" w:themeColor="accent6"/>
    </w:rPr>
  </w:style>
  <w:style w:type="character" w:customStyle="1" w:styleId="BookTitle1">
    <w:name w:val="Book Title1"/>
    <w:basedOn w:val="DefaultParagraphFont"/>
    <w:uiPriority w:val="33"/>
    <w:qFormat/>
    <w:rsid w:val="00D5684C"/>
    <w:rPr>
      <w:b/>
      <w:bCs/>
      <w:smallCaps/>
      <w:spacing w:val="7"/>
      <w:sz w:val="21"/>
      <w:szCs w:val="21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D5684C"/>
    <w:pPr>
      <w:outlineLvl w:val="9"/>
    </w:pPr>
  </w:style>
  <w:style w:type="character" w:customStyle="1" w:styleId="apple-converted-space">
    <w:name w:val="apple-converted-space"/>
    <w:basedOn w:val="DefaultParagraphFont"/>
    <w:qFormat/>
    <w:rsid w:val="00D5684C"/>
  </w:style>
  <w:style w:type="paragraph" w:customStyle="1" w:styleId="DecimalAligned">
    <w:name w:val="Decimal Aligned"/>
    <w:basedOn w:val="Normal"/>
    <w:uiPriority w:val="40"/>
    <w:qFormat/>
    <w:rsid w:val="00D5684C"/>
    <w:pPr>
      <w:tabs>
        <w:tab w:val="decimal" w:pos="360"/>
      </w:tabs>
      <w:spacing w:line="276" w:lineRule="auto"/>
    </w:pPr>
    <w:rPr>
      <w:rFonts w:cs="Times New Roman"/>
      <w:sz w:val="22"/>
      <w:szCs w:val="22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D5684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5684C"/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y2iqfc">
    <w:name w:val="y2iqfc"/>
    <w:basedOn w:val="DefaultParagraphFont"/>
    <w:rsid w:val="00D5684C"/>
  </w:style>
  <w:style w:type="paragraph" w:styleId="ListParagraph">
    <w:name w:val="List Paragraph"/>
    <w:basedOn w:val="Normal"/>
    <w:uiPriority w:val="34"/>
    <w:qFormat/>
    <w:rsid w:val="00D5684C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D5684C"/>
    <w:pPr>
      <w:spacing w:before="240" w:after="0" w:line="259" w:lineRule="auto"/>
      <w:outlineLvl w:val="9"/>
    </w:pPr>
    <w:rPr>
      <w:color w:val="365F91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D568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684C"/>
    <w:rPr>
      <w:rFonts w:eastAsiaTheme="minorEastAsia"/>
      <w:sz w:val="21"/>
      <w:szCs w:val="21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568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684C"/>
    <w:rPr>
      <w:rFonts w:eastAsiaTheme="minorEastAsia"/>
      <w:sz w:val="21"/>
      <w:szCs w:val="21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5684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5684C"/>
    <w:pPr>
      <w:spacing w:after="100"/>
      <w:ind w:left="210"/>
    </w:pPr>
  </w:style>
  <w:style w:type="paragraph" w:styleId="TOC3">
    <w:name w:val="toc 3"/>
    <w:basedOn w:val="Normal"/>
    <w:next w:val="Normal"/>
    <w:autoRedefine/>
    <w:uiPriority w:val="39"/>
    <w:unhideWhenUsed/>
    <w:rsid w:val="00D5684C"/>
    <w:pPr>
      <w:spacing w:after="100"/>
      <w:ind w:left="420"/>
    </w:pPr>
  </w:style>
  <w:style w:type="paragraph" w:styleId="TableofFigures">
    <w:name w:val="table of figures"/>
    <w:basedOn w:val="Normal"/>
    <w:next w:val="Normal"/>
    <w:uiPriority w:val="99"/>
    <w:unhideWhenUsed/>
    <w:rsid w:val="00D5684C"/>
    <w:pPr>
      <w:spacing w:after="0"/>
    </w:pPr>
  </w:style>
  <w:style w:type="character" w:styleId="FootnoteReference">
    <w:name w:val="footnote reference"/>
    <w:basedOn w:val="DefaultParagraphFont"/>
    <w:uiPriority w:val="99"/>
    <w:semiHidden/>
    <w:unhideWhenUsed/>
    <w:rsid w:val="00D5684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3710</Words>
  <Characters>21147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8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shiba M300</dc:creator>
  <cp:lastModifiedBy>Toshiba M300</cp:lastModifiedBy>
  <cp:revision>2</cp:revision>
  <dcterms:created xsi:type="dcterms:W3CDTF">2022-11-04T08:25:00Z</dcterms:created>
  <dcterms:modified xsi:type="dcterms:W3CDTF">2022-11-04T08:25:00Z</dcterms:modified>
</cp:coreProperties>
</file>